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61932" w14:textId="1712A24D" w:rsidR="00810C17" w:rsidRPr="00F904CD" w:rsidRDefault="00810C17" w:rsidP="00BA22FC">
      <w:pPr>
        <w:rPr>
          <w:rFonts w:ascii="Arial" w:hAnsi="Arial" w:cs="Arial"/>
          <w:szCs w:val="24"/>
        </w:rPr>
      </w:pPr>
      <w:bookmarkStart w:id="0" w:name="_Hlk80720910"/>
      <w:bookmarkEnd w:id="0"/>
    </w:p>
    <w:p w14:paraId="73317EFC" w14:textId="5238B59E" w:rsidR="0096178E" w:rsidRPr="00F904CD" w:rsidRDefault="004F28C0" w:rsidP="00810C17">
      <w:pPr>
        <w:jc w:val="center"/>
        <w:rPr>
          <w:rFonts w:ascii="Arial" w:hAnsi="Arial" w:cs="Arial"/>
          <w:color w:val="000000" w:themeColor="text1"/>
          <w:szCs w:val="24"/>
        </w:rPr>
      </w:pPr>
      <w:bookmarkStart w:id="1" w:name="_Hlk48804726"/>
      <w:r w:rsidRPr="00F904CD">
        <w:rPr>
          <w:rFonts w:ascii="Arial" w:hAnsi="Arial" w:cs="Arial"/>
          <w:color w:val="000000" w:themeColor="text1"/>
          <w:szCs w:val="24"/>
        </w:rPr>
        <w:t>Visual Analytics mit Fitnessdaten</w:t>
      </w:r>
    </w:p>
    <w:bookmarkEnd w:id="1"/>
    <w:p w14:paraId="4CE171FF" w14:textId="77777777" w:rsidR="0096178E" w:rsidRPr="00F904CD" w:rsidRDefault="0096178E" w:rsidP="00BA22FC">
      <w:pPr>
        <w:rPr>
          <w:rFonts w:ascii="Arial" w:hAnsi="Arial" w:cs="Arial"/>
          <w:color w:val="000000" w:themeColor="text1"/>
          <w:szCs w:val="24"/>
        </w:rPr>
      </w:pPr>
    </w:p>
    <w:p w14:paraId="7FDF2590" w14:textId="77777777" w:rsidR="0096178E" w:rsidRPr="00F904CD" w:rsidRDefault="0096178E" w:rsidP="00BA22FC">
      <w:pPr>
        <w:rPr>
          <w:rFonts w:ascii="Arial" w:hAnsi="Arial" w:cs="Arial"/>
          <w:color w:val="000000" w:themeColor="text1"/>
          <w:szCs w:val="24"/>
        </w:rPr>
      </w:pPr>
    </w:p>
    <w:p w14:paraId="2EB11507" w14:textId="77777777" w:rsidR="0096178E" w:rsidRPr="00F904CD" w:rsidRDefault="0096178E" w:rsidP="00BA22FC">
      <w:pPr>
        <w:rPr>
          <w:rFonts w:ascii="Arial" w:hAnsi="Arial" w:cs="Arial"/>
          <w:color w:val="000000" w:themeColor="text1"/>
          <w:szCs w:val="24"/>
        </w:rPr>
      </w:pPr>
    </w:p>
    <w:p w14:paraId="5A807001" w14:textId="07D343BA" w:rsidR="0096178E" w:rsidRPr="00F904CD" w:rsidRDefault="004F28C0" w:rsidP="00BA22FC">
      <w:pPr>
        <w:jc w:val="center"/>
        <w:rPr>
          <w:rFonts w:ascii="Arial" w:hAnsi="Arial" w:cs="Arial"/>
          <w:b/>
          <w:color w:val="000000" w:themeColor="text1"/>
          <w:szCs w:val="24"/>
        </w:rPr>
      </w:pPr>
      <w:r w:rsidRPr="00F904CD">
        <w:rPr>
          <w:rFonts w:ascii="Arial" w:hAnsi="Arial" w:cs="Arial"/>
          <w:b/>
          <w:color w:val="000000" w:themeColor="text1"/>
          <w:szCs w:val="24"/>
        </w:rPr>
        <w:t>Studienarbeit</w:t>
      </w:r>
    </w:p>
    <w:p w14:paraId="0C55B4A0" w14:textId="77777777" w:rsidR="0096178E" w:rsidRPr="00F904CD" w:rsidRDefault="0096178E" w:rsidP="00BA22FC">
      <w:pPr>
        <w:rPr>
          <w:rFonts w:ascii="Arial" w:hAnsi="Arial" w:cs="Arial"/>
          <w:color w:val="000000" w:themeColor="text1"/>
          <w:szCs w:val="24"/>
        </w:rPr>
      </w:pPr>
    </w:p>
    <w:p w14:paraId="4EFF24EF" w14:textId="77777777" w:rsidR="0096178E" w:rsidRPr="00F904CD" w:rsidRDefault="0096178E" w:rsidP="00BA22FC">
      <w:pPr>
        <w:rPr>
          <w:rFonts w:ascii="Arial" w:hAnsi="Arial" w:cs="Arial"/>
          <w:color w:val="000000" w:themeColor="text1"/>
          <w:szCs w:val="24"/>
        </w:rPr>
      </w:pPr>
    </w:p>
    <w:p w14:paraId="2D38B141" w14:textId="77777777" w:rsidR="0096178E" w:rsidRPr="00F904CD" w:rsidRDefault="0096178E" w:rsidP="00BA22FC">
      <w:pPr>
        <w:rPr>
          <w:rFonts w:ascii="Arial" w:hAnsi="Arial" w:cs="Arial"/>
          <w:color w:val="000000" w:themeColor="text1"/>
          <w:szCs w:val="24"/>
        </w:rPr>
      </w:pPr>
    </w:p>
    <w:p w14:paraId="72F4C894" w14:textId="77777777" w:rsidR="0096178E" w:rsidRPr="00F904CD" w:rsidRDefault="0096178E" w:rsidP="00BA22FC">
      <w:pPr>
        <w:jc w:val="center"/>
        <w:rPr>
          <w:rFonts w:ascii="Arial" w:hAnsi="Arial" w:cs="Arial"/>
          <w:color w:val="000000" w:themeColor="text1"/>
          <w:szCs w:val="24"/>
        </w:rPr>
      </w:pPr>
    </w:p>
    <w:p w14:paraId="33BFB7EC" w14:textId="77777777" w:rsidR="00C956B0" w:rsidRPr="00F904CD" w:rsidRDefault="00C956B0" w:rsidP="00BA22FC">
      <w:pPr>
        <w:jc w:val="center"/>
        <w:rPr>
          <w:rFonts w:ascii="Arial" w:hAnsi="Arial" w:cs="Arial"/>
          <w:color w:val="000000" w:themeColor="text1"/>
          <w:szCs w:val="24"/>
        </w:rPr>
      </w:pPr>
    </w:p>
    <w:p w14:paraId="5CFFB0C6" w14:textId="77777777" w:rsidR="0096178E" w:rsidRPr="00F904CD" w:rsidRDefault="0096178E" w:rsidP="00BA22FC">
      <w:pPr>
        <w:jc w:val="center"/>
        <w:rPr>
          <w:rFonts w:ascii="Arial" w:hAnsi="Arial" w:cs="Arial"/>
          <w:i/>
          <w:color w:val="000000" w:themeColor="text1"/>
          <w:szCs w:val="24"/>
        </w:rPr>
      </w:pPr>
      <w:r w:rsidRPr="00F904CD">
        <w:rPr>
          <w:rFonts w:ascii="Arial" w:hAnsi="Arial" w:cs="Arial"/>
          <w:color w:val="000000" w:themeColor="text1"/>
          <w:szCs w:val="24"/>
        </w:rPr>
        <w:br/>
      </w:r>
    </w:p>
    <w:p w14:paraId="582D862D" w14:textId="77777777" w:rsidR="0096178E" w:rsidRPr="00F904CD" w:rsidRDefault="0096178E" w:rsidP="00BA22FC">
      <w:pPr>
        <w:rPr>
          <w:rFonts w:ascii="Arial" w:hAnsi="Arial" w:cs="Arial"/>
          <w:color w:val="000000" w:themeColor="text1"/>
          <w:szCs w:val="24"/>
        </w:rPr>
      </w:pPr>
    </w:p>
    <w:p w14:paraId="65815BEA" w14:textId="77777777" w:rsidR="0096178E" w:rsidRPr="00F904CD" w:rsidRDefault="0096178E" w:rsidP="00BA22FC">
      <w:pPr>
        <w:rPr>
          <w:rFonts w:ascii="Arial" w:hAnsi="Arial" w:cs="Arial"/>
          <w:color w:val="000000" w:themeColor="text1"/>
          <w:szCs w:val="24"/>
        </w:rPr>
      </w:pPr>
    </w:p>
    <w:p w14:paraId="2EB00B9B" w14:textId="77777777" w:rsidR="0096178E" w:rsidRPr="00F904CD" w:rsidRDefault="0096178E" w:rsidP="00BA22FC">
      <w:pPr>
        <w:rPr>
          <w:rFonts w:ascii="Arial" w:hAnsi="Arial" w:cs="Arial"/>
          <w:color w:val="000000" w:themeColor="text1"/>
          <w:szCs w:val="24"/>
        </w:rPr>
      </w:pPr>
    </w:p>
    <w:p w14:paraId="32BA0CDB"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 xml:space="preserve">des Studienganges </w:t>
      </w:r>
      <w:r w:rsidR="00810C17" w:rsidRPr="00F904CD">
        <w:rPr>
          <w:rFonts w:ascii="Arial" w:hAnsi="Arial" w:cs="Arial"/>
          <w:color w:val="000000" w:themeColor="text1"/>
          <w:szCs w:val="24"/>
        </w:rPr>
        <w:t>Informatik</w:t>
      </w:r>
    </w:p>
    <w:p w14:paraId="268BF557" w14:textId="77777777" w:rsidR="0096178E" w:rsidRPr="00F904CD" w:rsidRDefault="0096178E" w:rsidP="00BA22FC">
      <w:pPr>
        <w:jc w:val="center"/>
        <w:rPr>
          <w:rFonts w:ascii="Arial" w:hAnsi="Arial" w:cs="Arial"/>
          <w:color w:val="000000" w:themeColor="text1"/>
          <w:szCs w:val="24"/>
        </w:rPr>
      </w:pPr>
    </w:p>
    <w:p w14:paraId="624FE4E4"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 xml:space="preserve">an der Dualen Hochschule Baden-Württemberg </w:t>
      </w:r>
      <w:r w:rsidR="00810C17" w:rsidRPr="00F904CD">
        <w:rPr>
          <w:rFonts w:ascii="Arial" w:hAnsi="Arial" w:cs="Arial"/>
          <w:color w:val="000000" w:themeColor="text1"/>
          <w:szCs w:val="24"/>
        </w:rPr>
        <w:t>Stuttgart</w:t>
      </w:r>
    </w:p>
    <w:p w14:paraId="2E0CFA50" w14:textId="77777777" w:rsidR="0096178E" w:rsidRPr="00F904CD" w:rsidRDefault="0096178E" w:rsidP="00BA22FC">
      <w:pPr>
        <w:rPr>
          <w:rFonts w:ascii="Arial" w:hAnsi="Arial" w:cs="Arial"/>
          <w:color w:val="000000" w:themeColor="text1"/>
          <w:szCs w:val="24"/>
        </w:rPr>
      </w:pPr>
    </w:p>
    <w:p w14:paraId="42EB8FBA" w14:textId="77777777" w:rsidR="0096178E" w:rsidRPr="00F904CD" w:rsidRDefault="0096178E" w:rsidP="00BA22FC">
      <w:pPr>
        <w:rPr>
          <w:rFonts w:ascii="Arial" w:hAnsi="Arial" w:cs="Arial"/>
          <w:color w:val="000000" w:themeColor="text1"/>
          <w:szCs w:val="24"/>
        </w:rPr>
      </w:pPr>
    </w:p>
    <w:p w14:paraId="61F5A30B" w14:textId="77777777" w:rsidR="0096178E" w:rsidRPr="00F904CD" w:rsidRDefault="0096178E" w:rsidP="00BA22FC">
      <w:pPr>
        <w:rPr>
          <w:rFonts w:ascii="Arial" w:hAnsi="Arial" w:cs="Arial"/>
          <w:color w:val="000000" w:themeColor="text1"/>
          <w:szCs w:val="24"/>
        </w:rPr>
      </w:pPr>
    </w:p>
    <w:p w14:paraId="277CB9FC" w14:textId="77777777" w:rsidR="0096178E" w:rsidRPr="00F904CD" w:rsidRDefault="0096178E" w:rsidP="00BA22FC">
      <w:pPr>
        <w:jc w:val="center"/>
        <w:rPr>
          <w:rFonts w:ascii="Arial" w:hAnsi="Arial" w:cs="Arial"/>
          <w:color w:val="000000" w:themeColor="text1"/>
          <w:szCs w:val="24"/>
        </w:rPr>
      </w:pPr>
      <w:r w:rsidRPr="00F904CD">
        <w:rPr>
          <w:rFonts w:ascii="Arial" w:hAnsi="Arial" w:cs="Arial"/>
          <w:color w:val="000000" w:themeColor="text1"/>
          <w:szCs w:val="24"/>
        </w:rPr>
        <w:t>von</w:t>
      </w:r>
    </w:p>
    <w:p w14:paraId="76F7BBFB" w14:textId="77777777" w:rsidR="0096178E" w:rsidRPr="00F904CD" w:rsidRDefault="0096178E" w:rsidP="00BA22FC">
      <w:pPr>
        <w:jc w:val="center"/>
        <w:rPr>
          <w:rFonts w:ascii="Arial" w:hAnsi="Arial" w:cs="Arial"/>
          <w:color w:val="000000" w:themeColor="text1"/>
          <w:szCs w:val="24"/>
        </w:rPr>
      </w:pPr>
    </w:p>
    <w:p w14:paraId="18F3784F" w14:textId="77777777" w:rsidR="0096178E" w:rsidRPr="00F904CD" w:rsidRDefault="00810C17" w:rsidP="00BA22FC">
      <w:pPr>
        <w:jc w:val="center"/>
        <w:rPr>
          <w:rFonts w:ascii="Arial" w:hAnsi="Arial" w:cs="Arial"/>
          <w:color w:val="000000" w:themeColor="text1"/>
          <w:szCs w:val="24"/>
        </w:rPr>
      </w:pPr>
      <w:r w:rsidRPr="00F904CD">
        <w:rPr>
          <w:rFonts w:ascii="Arial" w:hAnsi="Arial" w:cs="Arial"/>
          <w:color w:val="000000" w:themeColor="text1"/>
          <w:szCs w:val="24"/>
        </w:rPr>
        <w:t>David Schönberger</w:t>
      </w:r>
    </w:p>
    <w:p w14:paraId="4F5B265F" w14:textId="77777777" w:rsidR="0096178E" w:rsidRPr="00F904CD" w:rsidRDefault="0096178E" w:rsidP="00BA22FC">
      <w:pPr>
        <w:rPr>
          <w:rFonts w:ascii="Arial" w:hAnsi="Arial" w:cs="Arial"/>
          <w:color w:val="000000" w:themeColor="text1"/>
          <w:szCs w:val="24"/>
        </w:rPr>
      </w:pPr>
    </w:p>
    <w:p w14:paraId="76DBE2C6" w14:textId="77777777" w:rsidR="0096178E" w:rsidRPr="00F904CD" w:rsidRDefault="0096178E" w:rsidP="00BA22FC">
      <w:pPr>
        <w:rPr>
          <w:rFonts w:ascii="Arial" w:hAnsi="Arial" w:cs="Arial"/>
          <w:color w:val="000000" w:themeColor="text1"/>
          <w:szCs w:val="24"/>
        </w:rPr>
      </w:pPr>
    </w:p>
    <w:p w14:paraId="6C97C515" w14:textId="77777777" w:rsidR="0096178E" w:rsidRPr="00F904CD" w:rsidRDefault="0096178E" w:rsidP="00BA22FC">
      <w:pPr>
        <w:rPr>
          <w:rFonts w:ascii="Arial" w:hAnsi="Arial" w:cs="Arial"/>
          <w:color w:val="000000" w:themeColor="text1"/>
          <w:szCs w:val="24"/>
        </w:rPr>
      </w:pPr>
    </w:p>
    <w:p w14:paraId="157099E9" w14:textId="77777777" w:rsidR="0096178E" w:rsidRPr="00F904CD" w:rsidRDefault="0096178E" w:rsidP="00BA22FC">
      <w:pPr>
        <w:rPr>
          <w:rFonts w:ascii="Arial" w:hAnsi="Arial" w:cs="Arial"/>
          <w:color w:val="000000" w:themeColor="text1"/>
          <w:szCs w:val="24"/>
        </w:rPr>
      </w:pPr>
    </w:p>
    <w:p w14:paraId="1BCD4D0C" w14:textId="027EB4C2" w:rsidR="0096178E" w:rsidRPr="00F904CD" w:rsidRDefault="000A53C7" w:rsidP="00BA22FC">
      <w:pPr>
        <w:jc w:val="center"/>
        <w:rPr>
          <w:rFonts w:ascii="Arial" w:hAnsi="Arial" w:cs="Arial"/>
          <w:color w:val="000000" w:themeColor="text1"/>
          <w:szCs w:val="24"/>
        </w:rPr>
      </w:pPr>
      <w:r w:rsidRPr="00F904CD">
        <w:rPr>
          <w:rFonts w:ascii="Arial" w:hAnsi="Arial" w:cs="Arial"/>
          <w:color w:val="000000" w:themeColor="text1"/>
          <w:szCs w:val="24"/>
        </w:rPr>
        <w:fldChar w:fldCharType="begin"/>
      </w:r>
      <w:r w:rsidRPr="00F904CD">
        <w:rPr>
          <w:rFonts w:ascii="Arial" w:hAnsi="Arial" w:cs="Arial"/>
          <w:color w:val="000000" w:themeColor="text1"/>
          <w:szCs w:val="24"/>
        </w:rPr>
        <w:instrText xml:space="preserve"> TIME \@ "dd.MM.yyyy" </w:instrText>
      </w:r>
      <w:r w:rsidRPr="00F904CD">
        <w:rPr>
          <w:rFonts w:ascii="Arial" w:hAnsi="Arial" w:cs="Arial"/>
          <w:color w:val="000000" w:themeColor="text1"/>
          <w:szCs w:val="24"/>
        </w:rPr>
        <w:fldChar w:fldCharType="separate"/>
      </w:r>
      <w:r w:rsidR="00BA1644">
        <w:rPr>
          <w:rFonts w:ascii="Arial" w:hAnsi="Arial" w:cs="Arial"/>
          <w:noProof/>
          <w:color w:val="000000" w:themeColor="text1"/>
          <w:szCs w:val="24"/>
        </w:rPr>
        <w:t>21.12.2021</w:t>
      </w:r>
      <w:r w:rsidRPr="00F904CD">
        <w:rPr>
          <w:rFonts w:ascii="Arial" w:hAnsi="Arial" w:cs="Arial"/>
          <w:color w:val="000000" w:themeColor="text1"/>
          <w:szCs w:val="24"/>
        </w:rPr>
        <w:fldChar w:fldCharType="end"/>
      </w:r>
    </w:p>
    <w:p w14:paraId="2E119130" w14:textId="77777777" w:rsidR="0096178E" w:rsidRPr="00F904CD" w:rsidRDefault="0096178E" w:rsidP="00BA22FC">
      <w:pPr>
        <w:rPr>
          <w:rFonts w:ascii="Arial" w:hAnsi="Arial" w:cs="Arial"/>
          <w:color w:val="000000" w:themeColor="text1"/>
          <w:szCs w:val="24"/>
        </w:rPr>
      </w:pPr>
    </w:p>
    <w:p w14:paraId="72FBB161" w14:textId="77777777" w:rsidR="0096178E" w:rsidRPr="00F904CD" w:rsidRDefault="0096178E" w:rsidP="00BA22FC">
      <w:pPr>
        <w:rPr>
          <w:rFonts w:ascii="Arial" w:hAnsi="Arial" w:cs="Arial"/>
          <w:color w:val="000000" w:themeColor="text1"/>
          <w:szCs w:val="24"/>
        </w:rPr>
      </w:pPr>
    </w:p>
    <w:p w14:paraId="3CD0D95D" w14:textId="6C073AFB" w:rsidR="0096178E" w:rsidRPr="00F904CD" w:rsidRDefault="0096178E" w:rsidP="00BA22FC">
      <w:pPr>
        <w:rPr>
          <w:rFonts w:ascii="Arial" w:hAnsi="Arial" w:cs="Arial"/>
          <w:color w:val="000000" w:themeColor="text1"/>
          <w:szCs w:val="24"/>
        </w:rPr>
      </w:pPr>
    </w:p>
    <w:p w14:paraId="6C6EA50B" w14:textId="6BBE8C8E" w:rsidR="003A4B74" w:rsidRPr="00F904CD" w:rsidRDefault="003A4B74" w:rsidP="00BA22FC">
      <w:pPr>
        <w:rPr>
          <w:rFonts w:ascii="Arial" w:hAnsi="Arial" w:cs="Arial"/>
          <w:color w:val="000000" w:themeColor="text1"/>
          <w:szCs w:val="24"/>
        </w:rPr>
      </w:pPr>
    </w:p>
    <w:p w14:paraId="082323A4" w14:textId="471B0E63" w:rsidR="003A4B74" w:rsidRPr="00F904CD" w:rsidRDefault="003A4B74" w:rsidP="00BA22FC">
      <w:pPr>
        <w:rPr>
          <w:rFonts w:ascii="Arial" w:hAnsi="Arial" w:cs="Arial"/>
          <w:color w:val="000000" w:themeColor="text1"/>
          <w:szCs w:val="24"/>
        </w:rPr>
      </w:pPr>
    </w:p>
    <w:p w14:paraId="7403D490" w14:textId="77777777" w:rsidR="003A4B74" w:rsidRPr="00F904CD" w:rsidRDefault="003A4B74" w:rsidP="00BA22FC">
      <w:pPr>
        <w:rPr>
          <w:rFonts w:ascii="Arial" w:hAnsi="Arial" w:cs="Arial"/>
          <w:color w:val="000000" w:themeColor="text1"/>
          <w:szCs w:val="24"/>
        </w:rPr>
      </w:pPr>
    </w:p>
    <w:p w14:paraId="332F99D4" w14:textId="77777777" w:rsidR="00905B1B" w:rsidRPr="00F904CD" w:rsidRDefault="00905B1B" w:rsidP="00BA22FC">
      <w:pPr>
        <w:rPr>
          <w:rFonts w:ascii="Arial" w:hAnsi="Arial" w:cs="Arial"/>
          <w:color w:val="000000" w:themeColor="text1"/>
          <w:szCs w:val="24"/>
        </w:rPr>
      </w:pPr>
    </w:p>
    <w:p w14:paraId="442D3A13" w14:textId="77777777" w:rsidR="0096178E" w:rsidRPr="00F904CD" w:rsidRDefault="0096178E" w:rsidP="00BA22FC">
      <w:pPr>
        <w:rPr>
          <w:rFonts w:ascii="Arial" w:hAnsi="Arial" w:cs="Arial"/>
          <w:color w:val="000000" w:themeColor="text1"/>
          <w:szCs w:val="24"/>
        </w:rPr>
      </w:pPr>
    </w:p>
    <w:p w14:paraId="1619BF80" w14:textId="77777777" w:rsidR="0096178E" w:rsidRPr="00F904CD" w:rsidRDefault="0096178E" w:rsidP="00BA22FC">
      <w:pPr>
        <w:tabs>
          <w:tab w:val="left" w:pos="4820"/>
        </w:tabs>
        <w:spacing w:line="360" w:lineRule="auto"/>
        <w:ind w:left="268"/>
        <w:rPr>
          <w:rFonts w:ascii="Arial" w:hAnsi="Arial" w:cs="Arial"/>
          <w:color w:val="000000" w:themeColor="text1"/>
          <w:szCs w:val="24"/>
        </w:rPr>
      </w:pPr>
      <w:r w:rsidRPr="00F904CD">
        <w:rPr>
          <w:rFonts w:ascii="Arial" w:hAnsi="Arial" w:cs="Arial"/>
          <w:color w:val="000000" w:themeColor="text1"/>
          <w:szCs w:val="24"/>
        </w:rPr>
        <w:t>Matrikelnummer</w:t>
      </w:r>
      <w:r w:rsidR="00905B1B" w:rsidRPr="00F904CD">
        <w:rPr>
          <w:rFonts w:ascii="Arial" w:hAnsi="Arial" w:cs="Arial"/>
          <w:color w:val="000000" w:themeColor="text1"/>
          <w:szCs w:val="24"/>
        </w:rPr>
        <w:t>, Kurs</w:t>
      </w:r>
      <w:r w:rsidRPr="00F904CD">
        <w:rPr>
          <w:rFonts w:ascii="Arial" w:hAnsi="Arial" w:cs="Arial"/>
          <w:color w:val="000000" w:themeColor="text1"/>
          <w:szCs w:val="24"/>
        </w:rPr>
        <w:tab/>
      </w:r>
      <w:r w:rsidR="00810C17" w:rsidRPr="00F904CD">
        <w:rPr>
          <w:rFonts w:ascii="Arial" w:hAnsi="Arial" w:cs="Arial"/>
          <w:color w:val="000000" w:themeColor="text1"/>
          <w:szCs w:val="24"/>
        </w:rPr>
        <w:t>1986582</w:t>
      </w:r>
      <w:r w:rsidR="00905B1B" w:rsidRPr="00F904CD">
        <w:rPr>
          <w:rFonts w:ascii="Arial" w:hAnsi="Arial" w:cs="Arial"/>
          <w:color w:val="000000" w:themeColor="text1"/>
          <w:szCs w:val="24"/>
        </w:rPr>
        <w:t xml:space="preserve">, </w:t>
      </w:r>
      <w:r w:rsidR="00810C17" w:rsidRPr="00F904CD">
        <w:rPr>
          <w:rFonts w:ascii="Arial" w:hAnsi="Arial" w:cs="Arial"/>
          <w:color w:val="000000" w:themeColor="text1"/>
          <w:szCs w:val="24"/>
        </w:rPr>
        <w:t>TINF19E</w:t>
      </w:r>
    </w:p>
    <w:p w14:paraId="74D447BF" w14:textId="77777777" w:rsidR="0096178E" w:rsidRPr="00F904CD" w:rsidRDefault="0096178E" w:rsidP="00BA22FC">
      <w:pPr>
        <w:tabs>
          <w:tab w:val="left" w:pos="4820"/>
        </w:tabs>
        <w:spacing w:line="360" w:lineRule="auto"/>
        <w:ind w:left="268"/>
        <w:rPr>
          <w:rFonts w:ascii="Arial" w:hAnsi="Arial" w:cs="Arial"/>
          <w:color w:val="000000" w:themeColor="text1"/>
          <w:szCs w:val="24"/>
        </w:rPr>
      </w:pPr>
      <w:r w:rsidRPr="00F904CD">
        <w:rPr>
          <w:rFonts w:ascii="Arial" w:hAnsi="Arial" w:cs="Arial"/>
          <w:color w:val="000000" w:themeColor="text1"/>
          <w:szCs w:val="24"/>
        </w:rPr>
        <w:t>Ausbildungsfirma</w:t>
      </w:r>
      <w:r w:rsidRPr="00F904CD">
        <w:rPr>
          <w:rFonts w:ascii="Arial" w:hAnsi="Arial" w:cs="Arial"/>
          <w:color w:val="000000" w:themeColor="text1"/>
          <w:szCs w:val="24"/>
        </w:rPr>
        <w:tab/>
      </w:r>
      <w:r w:rsidR="00810C17" w:rsidRPr="00F904CD">
        <w:rPr>
          <w:rFonts w:ascii="Arial" w:hAnsi="Arial" w:cs="Arial"/>
          <w:color w:val="000000" w:themeColor="text1"/>
          <w:szCs w:val="24"/>
        </w:rPr>
        <w:t>Capgemini</w:t>
      </w:r>
      <w:r w:rsidR="00905B1B" w:rsidRPr="00F904CD">
        <w:rPr>
          <w:rFonts w:ascii="Arial" w:hAnsi="Arial" w:cs="Arial"/>
          <w:color w:val="000000" w:themeColor="text1"/>
          <w:szCs w:val="24"/>
        </w:rPr>
        <w:t xml:space="preserve">, </w:t>
      </w:r>
      <w:r w:rsidR="00810C17" w:rsidRPr="00F904CD">
        <w:rPr>
          <w:rFonts w:ascii="Arial" w:hAnsi="Arial" w:cs="Arial"/>
          <w:color w:val="000000" w:themeColor="text1"/>
          <w:szCs w:val="24"/>
        </w:rPr>
        <w:t>Stuttgart</w:t>
      </w:r>
    </w:p>
    <w:p w14:paraId="30F85A73" w14:textId="7356298D" w:rsidR="006A42FA" w:rsidRPr="00F904CD" w:rsidRDefault="0096178E" w:rsidP="003A4B74">
      <w:pPr>
        <w:tabs>
          <w:tab w:val="left" w:pos="4820"/>
        </w:tabs>
        <w:spacing w:line="360" w:lineRule="auto"/>
        <w:ind w:left="268"/>
        <w:rPr>
          <w:rFonts w:ascii="Arial" w:hAnsi="Arial" w:cs="Arial"/>
          <w:color w:val="000000" w:themeColor="text1"/>
          <w:szCs w:val="24"/>
        </w:rPr>
        <w:sectPr w:rsidR="006A42FA" w:rsidRPr="00F904CD" w:rsidSect="00C8744B">
          <w:headerReference w:type="even" r:id="rId13"/>
          <w:headerReference w:type="default" r:id="rId14"/>
          <w:footerReference w:type="even" r:id="rId15"/>
          <w:footerReference w:type="default" r:id="rId16"/>
          <w:headerReference w:type="first" r:id="rId17"/>
          <w:footerReference w:type="first" r:id="rId18"/>
          <w:pgSz w:w="11906" w:h="16838"/>
          <w:pgMar w:top="2552" w:right="1418" w:bottom="1418" w:left="1418" w:header="709" w:footer="709" w:gutter="0"/>
          <w:cols w:space="708"/>
          <w:docGrid w:linePitch="360"/>
        </w:sectPr>
      </w:pPr>
      <w:r w:rsidRPr="00F904CD">
        <w:rPr>
          <w:rFonts w:ascii="Arial" w:hAnsi="Arial" w:cs="Arial"/>
          <w:color w:val="000000" w:themeColor="text1"/>
          <w:szCs w:val="24"/>
        </w:rPr>
        <w:t>Betreuer</w:t>
      </w:r>
      <w:r w:rsidRPr="00F904CD">
        <w:rPr>
          <w:rFonts w:ascii="Arial" w:hAnsi="Arial" w:cs="Arial"/>
          <w:color w:val="000000" w:themeColor="text1"/>
          <w:szCs w:val="24"/>
        </w:rPr>
        <w:tab/>
      </w:r>
      <w:r w:rsidR="00E5632D" w:rsidRPr="00F904CD">
        <w:rPr>
          <w:rFonts w:ascii="Arial" w:hAnsi="Arial" w:cs="Arial"/>
          <w:color w:val="000000" w:themeColor="text1"/>
          <w:szCs w:val="24"/>
        </w:rPr>
        <w:t>Andreas Buckenhofer</w:t>
      </w:r>
    </w:p>
    <w:p w14:paraId="32CF7EC8" w14:textId="1AA61C9D" w:rsidR="005E21F1" w:rsidRPr="00F904CD" w:rsidRDefault="005E21F1" w:rsidP="005E21F1">
      <w:pPr>
        <w:rPr>
          <w:rFonts w:ascii="Arial" w:hAnsi="Arial" w:cs="Arial"/>
          <w:b/>
          <w:bCs/>
          <w:szCs w:val="24"/>
        </w:rPr>
      </w:pPr>
      <w:r w:rsidRPr="00F904CD">
        <w:rPr>
          <w:rFonts w:ascii="Arial" w:hAnsi="Arial" w:cs="Arial"/>
          <w:b/>
          <w:bCs/>
          <w:szCs w:val="24"/>
        </w:rPr>
        <w:lastRenderedPageBreak/>
        <w:t>Abstract:</w:t>
      </w:r>
    </w:p>
    <w:p w14:paraId="71A466A8" w14:textId="77777777" w:rsidR="005E21F1" w:rsidRPr="00F904CD" w:rsidRDefault="005E21F1" w:rsidP="005E21F1">
      <w:pPr>
        <w:rPr>
          <w:rFonts w:ascii="Arial" w:hAnsi="Arial" w:cs="Arial"/>
          <w:b/>
          <w:bCs/>
          <w:szCs w:val="24"/>
        </w:rPr>
      </w:pPr>
    </w:p>
    <w:p w14:paraId="4C5905A4" w14:textId="77777777" w:rsidR="001F7F50" w:rsidRPr="00F904CD" w:rsidRDefault="001F7F50" w:rsidP="001F7F50">
      <w:pPr>
        <w:rPr>
          <w:rFonts w:ascii="Arial" w:hAnsi="Arial" w:cs="Arial"/>
          <w:b/>
          <w:bCs/>
          <w:szCs w:val="24"/>
        </w:rPr>
      </w:pPr>
      <w:r w:rsidRPr="00F904CD">
        <w:rPr>
          <w:rFonts w:ascii="Arial" w:hAnsi="Arial" w:cs="Arial"/>
        </w:rPr>
        <w:br w:type="page"/>
      </w:r>
      <w:r w:rsidRPr="00F904CD">
        <w:rPr>
          <w:rFonts w:ascii="Arial" w:hAnsi="Arial" w:cs="Arial"/>
          <w:b/>
          <w:bCs/>
          <w:szCs w:val="24"/>
        </w:rPr>
        <w:lastRenderedPageBreak/>
        <w:t>Abstract:</w:t>
      </w:r>
    </w:p>
    <w:p w14:paraId="0E3A4FCE" w14:textId="77777777" w:rsidR="001F7F50" w:rsidRPr="00F904CD" w:rsidRDefault="001F7F50" w:rsidP="001F7F50">
      <w:pPr>
        <w:rPr>
          <w:rFonts w:ascii="Arial" w:hAnsi="Arial" w:cs="Arial"/>
          <w:b/>
          <w:bCs/>
          <w:szCs w:val="24"/>
        </w:rPr>
      </w:pPr>
    </w:p>
    <w:p w14:paraId="2D88B7E3" w14:textId="27F703F4" w:rsidR="001F7F50" w:rsidRPr="00F904CD" w:rsidRDefault="001F7F50" w:rsidP="001F7F50">
      <w:pPr>
        <w:pStyle w:val="02Flietext"/>
        <w:rPr>
          <w:rFonts w:cs="Arial"/>
        </w:rPr>
      </w:pPr>
      <w:r w:rsidRPr="00F904CD">
        <w:rPr>
          <w:rFonts w:cs="Arial"/>
        </w:rPr>
        <w:t xml:space="preserve"> </w:t>
      </w:r>
    </w:p>
    <w:p w14:paraId="3DEF78C1" w14:textId="1A498486" w:rsidR="00A91BAB" w:rsidRPr="00F904CD" w:rsidRDefault="00A91BAB" w:rsidP="001F7F50">
      <w:pPr>
        <w:rPr>
          <w:rFonts w:ascii="Arial" w:hAnsi="Arial" w:cs="Arial"/>
          <w:szCs w:val="24"/>
        </w:rPr>
      </w:pPr>
    </w:p>
    <w:p w14:paraId="6C6DEA6F" w14:textId="77777777" w:rsidR="005E21F1" w:rsidRPr="00F904CD" w:rsidRDefault="005E21F1" w:rsidP="005E21F1">
      <w:pPr>
        <w:spacing w:line="360" w:lineRule="auto"/>
        <w:rPr>
          <w:rFonts w:ascii="Arial" w:hAnsi="Arial" w:cs="Arial"/>
          <w:i/>
          <w:iCs/>
          <w:szCs w:val="24"/>
        </w:rPr>
      </w:pPr>
    </w:p>
    <w:p w14:paraId="383949CA" w14:textId="77777777" w:rsidR="005E21F1" w:rsidRPr="00F904CD" w:rsidRDefault="005E21F1" w:rsidP="005E21F1">
      <w:pPr>
        <w:spacing w:line="360" w:lineRule="auto"/>
        <w:rPr>
          <w:rFonts w:ascii="Arial" w:hAnsi="Arial" w:cs="Arial"/>
          <w:i/>
          <w:iCs/>
          <w:szCs w:val="24"/>
        </w:rPr>
      </w:pPr>
    </w:p>
    <w:p w14:paraId="45DD2007" w14:textId="77777777" w:rsidR="005E21F1" w:rsidRPr="00F904CD" w:rsidRDefault="005E21F1" w:rsidP="005E21F1">
      <w:pPr>
        <w:spacing w:line="360" w:lineRule="auto"/>
        <w:rPr>
          <w:rFonts w:ascii="Arial" w:hAnsi="Arial" w:cs="Arial"/>
          <w:i/>
          <w:iCs/>
          <w:szCs w:val="24"/>
        </w:rPr>
      </w:pPr>
    </w:p>
    <w:p w14:paraId="04F27C83" w14:textId="08D09B29" w:rsidR="005E21F1" w:rsidRPr="00F904CD" w:rsidRDefault="005E21F1" w:rsidP="005E21F1">
      <w:pPr>
        <w:spacing w:line="360" w:lineRule="auto"/>
        <w:rPr>
          <w:rFonts w:ascii="Arial" w:hAnsi="Arial" w:cs="Arial"/>
          <w:i/>
          <w:iCs/>
          <w:szCs w:val="24"/>
        </w:rPr>
      </w:pPr>
      <w:r w:rsidRPr="00F904CD">
        <w:rPr>
          <w:rFonts w:ascii="Arial" w:hAnsi="Arial" w:cs="Arial"/>
          <w:i/>
          <w:iCs/>
          <w:szCs w:val="24"/>
        </w:rPr>
        <w:br w:type="page"/>
      </w:r>
    </w:p>
    <w:p w14:paraId="6268275F" w14:textId="4B9F0AFB" w:rsidR="00C8744B" w:rsidRPr="00F904CD" w:rsidRDefault="00C8744B" w:rsidP="00BA2643">
      <w:pPr>
        <w:spacing w:line="360" w:lineRule="auto"/>
        <w:jc w:val="center"/>
        <w:rPr>
          <w:rFonts w:ascii="Arial" w:hAnsi="Arial" w:cs="Arial"/>
          <w:szCs w:val="24"/>
        </w:rPr>
      </w:pPr>
      <w:r w:rsidRPr="00F904CD">
        <w:rPr>
          <w:rFonts w:ascii="Arial" w:hAnsi="Arial" w:cs="Arial"/>
          <w:i/>
          <w:iCs/>
          <w:szCs w:val="24"/>
        </w:rPr>
        <w:lastRenderedPageBreak/>
        <w:t>Erklärung</w:t>
      </w:r>
    </w:p>
    <w:p w14:paraId="3CD7D392" w14:textId="77777777" w:rsidR="00C8744B" w:rsidRPr="00F904CD" w:rsidRDefault="00C8744B" w:rsidP="00BA2643">
      <w:pPr>
        <w:spacing w:line="360" w:lineRule="auto"/>
        <w:rPr>
          <w:rFonts w:ascii="Arial" w:hAnsi="Arial" w:cs="Arial"/>
          <w:szCs w:val="24"/>
        </w:rPr>
      </w:pPr>
    </w:p>
    <w:p w14:paraId="2CF9E06D" w14:textId="1542955E" w:rsidR="00C8744B" w:rsidRPr="00F904CD" w:rsidRDefault="00C8744B" w:rsidP="00BA2643">
      <w:pPr>
        <w:spacing w:line="360" w:lineRule="auto"/>
        <w:rPr>
          <w:rFonts w:ascii="Arial" w:hAnsi="Arial" w:cs="Arial"/>
          <w:szCs w:val="24"/>
        </w:rPr>
      </w:pPr>
      <w:r w:rsidRPr="00F904CD">
        <w:rPr>
          <w:rFonts w:ascii="Arial" w:hAnsi="Arial" w:cs="Arial"/>
          <w:szCs w:val="24"/>
        </w:rPr>
        <w:t xml:space="preserve">Ich versichere hiermit, dass ich meine </w:t>
      </w:r>
      <w:r w:rsidR="004F28C0" w:rsidRPr="00F904CD">
        <w:rPr>
          <w:rFonts w:ascii="Arial" w:hAnsi="Arial" w:cs="Arial"/>
          <w:szCs w:val="24"/>
        </w:rPr>
        <w:t>Studienarbeit</w:t>
      </w:r>
      <w:r w:rsidRPr="00F904CD">
        <w:rPr>
          <w:rFonts w:ascii="Arial" w:hAnsi="Arial" w:cs="Arial"/>
          <w:szCs w:val="24"/>
        </w:rPr>
        <w:t xml:space="preserve"> mit dem Thema: „</w:t>
      </w:r>
      <w:r w:rsidR="004F28C0" w:rsidRPr="00F904CD">
        <w:rPr>
          <w:rFonts w:ascii="Arial" w:hAnsi="Arial" w:cs="Arial"/>
          <w:szCs w:val="24"/>
        </w:rPr>
        <w:t>Visual Analytics mit Fitnessdaten</w:t>
      </w:r>
      <w:r w:rsidRPr="00F904CD">
        <w:rPr>
          <w:rFonts w:ascii="Arial" w:hAnsi="Arial" w:cs="Arial"/>
          <w:szCs w:val="24"/>
        </w:rPr>
        <w:t xml:space="preserve">“ selbstständig verfasst und keine anderen als die angegebenen Quellen und Hilfsmittel benutzt habe. </w:t>
      </w:r>
    </w:p>
    <w:p w14:paraId="28EB77AB" w14:textId="6C5AAB11" w:rsidR="00C8744B" w:rsidRPr="00F904CD" w:rsidRDefault="00C8744B" w:rsidP="00BA2643">
      <w:pPr>
        <w:spacing w:line="360" w:lineRule="auto"/>
        <w:rPr>
          <w:rFonts w:ascii="Arial" w:hAnsi="Arial" w:cs="Arial"/>
          <w:szCs w:val="24"/>
        </w:rPr>
      </w:pPr>
    </w:p>
    <w:p w14:paraId="6D61A41C" w14:textId="55E1A69B" w:rsidR="00C8744B" w:rsidRPr="00F904CD" w:rsidRDefault="00C8744B" w:rsidP="00BA2643">
      <w:pPr>
        <w:spacing w:line="360" w:lineRule="auto"/>
        <w:rPr>
          <w:rFonts w:ascii="Arial" w:hAnsi="Arial" w:cs="Arial"/>
          <w:szCs w:val="24"/>
        </w:rPr>
      </w:pPr>
    </w:p>
    <w:p w14:paraId="4CC15975" w14:textId="028B8042" w:rsidR="00C8744B" w:rsidRPr="00F904CD" w:rsidRDefault="00C8744B" w:rsidP="00BA2643">
      <w:pPr>
        <w:spacing w:line="360" w:lineRule="auto"/>
        <w:rPr>
          <w:rFonts w:ascii="Arial" w:hAnsi="Arial" w:cs="Arial"/>
          <w:szCs w:val="24"/>
        </w:rPr>
      </w:pPr>
      <w:r w:rsidRPr="00F904CD">
        <w:rPr>
          <w:rFonts w:ascii="Arial" w:hAnsi="Arial" w:cs="Arial"/>
          <w:szCs w:val="24"/>
        </w:rPr>
        <w:t>-------------------------------------------</w:t>
      </w:r>
      <w:r w:rsidRPr="00F904CD">
        <w:rPr>
          <w:rFonts w:ascii="Arial" w:hAnsi="Arial" w:cs="Arial"/>
          <w:szCs w:val="24"/>
        </w:rPr>
        <w:tab/>
      </w:r>
      <w:r w:rsidRPr="00F904CD">
        <w:rPr>
          <w:rFonts w:ascii="Arial" w:hAnsi="Arial" w:cs="Arial"/>
          <w:szCs w:val="24"/>
        </w:rPr>
        <w:tab/>
        <w:t>------------------------------</w:t>
      </w:r>
    </w:p>
    <w:p w14:paraId="5F92AF64" w14:textId="5F46D431" w:rsidR="00C8744B" w:rsidRPr="00F904CD" w:rsidRDefault="00C8744B" w:rsidP="00BA2643">
      <w:pPr>
        <w:spacing w:line="360" w:lineRule="auto"/>
        <w:rPr>
          <w:rFonts w:ascii="Arial" w:hAnsi="Arial" w:cs="Arial"/>
          <w:color w:val="000000" w:themeColor="text1"/>
          <w:szCs w:val="24"/>
        </w:rPr>
      </w:pPr>
      <w:r w:rsidRPr="00F904CD">
        <w:rPr>
          <w:rFonts w:ascii="Arial" w:hAnsi="Arial" w:cs="Arial"/>
          <w:i/>
          <w:iCs/>
          <w:szCs w:val="24"/>
        </w:rPr>
        <w:t>Ort</w:t>
      </w:r>
      <w:r w:rsidRPr="00F904CD">
        <w:rPr>
          <w:rFonts w:ascii="Arial" w:hAnsi="Arial" w:cs="Arial"/>
          <w:szCs w:val="24"/>
        </w:rPr>
        <w:tab/>
      </w:r>
      <w:r w:rsidRPr="00F904CD">
        <w:rPr>
          <w:rFonts w:ascii="Arial" w:hAnsi="Arial" w:cs="Arial"/>
          <w:szCs w:val="24"/>
        </w:rPr>
        <w:tab/>
      </w:r>
      <w:r w:rsidRPr="00F904CD">
        <w:rPr>
          <w:rFonts w:ascii="Arial" w:hAnsi="Arial" w:cs="Arial"/>
          <w:i/>
          <w:iCs/>
          <w:szCs w:val="24"/>
        </w:rPr>
        <w:t>Datum</w:t>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szCs w:val="24"/>
        </w:rPr>
        <w:tab/>
      </w:r>
      <w:r w:rsidRPr="00F904CD">
        <w:rPr>
          <w:rFonts w:ascii="Arial" w:hAnsi="Arial" w:cs="Arial"/>
          <w:i/>
          <w:iCs/>
          <w:szCs w:val="24"/>
        </w:rPr>
        <w:t>Unterschrift</w:t>
      </w:r>
    </w:p>
    <w:p w14:paraId="77DCC2A6" w14:textId="56E7CDDF" w:rsidR="00F965A2" w:rsidRPr="00F904CD" w:rsidRDefault="00C8744B" w:rsidP="00BA2643">
      <w:pPr>
        <w:spacing w:line="360" w:lineRule="auto"/>
        <w:rPr>
          <w:rFonts w:ascii="Arial" w:hAnsi="Arial" w:cs="Arial"/>
          <w:color w:val="000000" w:themeColor="text1"/>
          <w:szCs w:val="24"/>
        </w:rPr>
      </w:pPr>
      <w:r w:rsidRPr="00F904CD">
        <w:rPr>
          <w:rFonts w:ascii="Arial" w:hAnsi="Arial" w:cs="Arial"/>
          <w:color w:val="000000" w:themeColor="text1"/>
          <w:szCs w:val="24"/>
        </w:rPr>
        <w:br w:type="page"/>
      </w:r>
    </w:p>
    <w:sdt>
      <w:sdtPr>
        <w:rPr>
          <w:rFonts w:ascii="Arial" w:eastAsia="Calibri" w:hAnsi="Arial" w:cs="Arial"/>
          <w:color w:val="000000"/>
          <w:sz w:val="24"/>
          <w:szCs w:val="22"/>
          <w:lang w:val="de-DE"/>
        </w:rPr>
        <w:id w:val="1727717759"/>
        <w:docPartObj>
          <w:docPartGallery w:val="Table of Contents"/>
          <w:docPartUnique/>
        </w:docPartObj>
      </w:sdtPr>
      <w:sdtEndPr>
        <w:rPr>
          <w:b/>
          <w:bCs/>
          <w:noProof/>
          <w:szCs w:val="24"/>
        </w:rPr>
      </w:sdtEndPr>
      <w:sdtContent>
        <w:p w14:paraId="1F326C55" w14:textId="06632EAB" w:rsidR="00F965A2" w:rsidRPr="00F904CD" w:rsidRDefault="003A4B74" w:rsidP="00707EFC">
          <w:pPr>
            <w:pStyle w:val="TOCHeading"/>
            <w:rPr>
              <w:rFonts w:ascii="Arial" w:hAnsi="Arial" w:cs="Arial"/>
              <w:color w:val="auto"/>
              <w:lang w:val="de-DE"/>
            </w:rPr>
          </w:pPr>
          <w:r w:rsidRPr="00F904CD">
            <w:rPr>
              <w:rFonts w:ascii="Arial" w:hAnsi="Arial" w:cs="Arial"/>
              <w:color w:val="auto"/>
              <w:lang w:val="de-DE"/>
            </w:rPr>
            <w:t>Inhaltsverzeichnis</w:t>
          </w:r>
        </w:p>
        <w:p w14:paraId="260218A9" w14:textId="77777777" w:rsidR="009439C0" w:rsidRPr="00F904CD" w:rsidRDefault="009439C0" w:rsidP="009439C0">
          <w:pPr>
            <w:rPr>
              <w:rFonts w:ascii="Arial" w:hAnsi="Arial" w:cs="Arial"/>
            </w:rPr>
          </w:pPr>
        </w:p>
        <w:p w14:paraId="21AAA23B" w14:textId="01344950" w:rsidR="00F76C6F" w:rsidRPr="00F904CD" w:rsidRDefault="00F965A2">
          <w:pPr>
            <w:pStyle w:val="TOC2"/>
            <w:rPr>
              <w:rFonts w:asciiTheme="minorHAnsi" w:eastAsiaTheme="minorEastAsia" w:hAnsiTheme="minorHAnsi" w:cstheme="minorBidi"/>
              <w:color w:val="auto"/>
              <w:sz w:val="22"/>
            </w:rPr>
          </w:pPr>
          <w:r w:rsidRPr="00F904CD">
            <w:rPr>
              <w:rFonts w:ascii="Arial" w:hAnsi="Arial" w:cs="Arial"/>
              <w:szCs w:val="24"/>
            </w:rPr>
            <w:fldChar w:fldCharType="begin"/>
          </w:r>
          <w:r w:rsidRPr="00F904CD">
            <w:rPr>
              <w:rFonts w:ascii="Arial" w:hAnsi="Arial" w:cs="Arial"/>
              <w:szCs w:val="24"/>
            </w:rPr>
            <w:instrText xml:space="preserve"> TOC \o "1-3" \h \z \u </w:instrText>
          </w:r>
          <w:r w:rsidRPr="00F904CD">
            <w:rPr>
              <w:rFonts w:ascii="Arial" w:hAnsi="Arial" w:cs="Arial"/>
              <w:szCs w:val="24"/>
            </w:rPr>
            <w:fldChar w:fldCharType="separate"/>
          </w:r>
          <w:hyperlink w:anchor="_Toc87956883" w:history="1">
            <w:r w:rsidR="00F76C6F" w:rsidRPr="00F904CD">
              <w:rPr>
                <w:rStyle w:val="Hyperlink"/>
                <w:rFonts w:cs="Arial"/>
              </w:rPr>
              <w:t>1.</w:t>
            </w:r>
            <w:r w:rsidR="00F76C6F" w:rsidRPr="00F904CD">
              <w:rPr>
                <w:rFonts w:asciiTheme="minorHAnsi" w:eastAsiaTheme="minorEastAsia" w:hAnsiTheme="minorHAnsi" w:cstheme="minorBidi"/>
                <w:color w:val="auto"/>
                <w:sz w:val="22"/>
              </w:rPr>
              <w:tab/>
            </w:r>
            <w:r w:rsidR="00F76C6F" w:rsidRPr="00F904CD">
              <w:rPr>
                <w:rStyle w:val="Hyperlink"/>
                <w:rFonts w:cs="Arial"/>
              </w:rPr>
              <w:t>Problemstellung</w:t>
            </w:r>
            <w:r w:rsidR="00F76C6F" w:rsidRPr="00F904CD">
              <w:rPr>
                <w:webHidden/>
              </w:rPr>
              <w:tab/>
            </w:r>
            <w:r w:rsidR="00F76C6F" w:rsidRPr="00F904CD">
              <w:rPr>
                <w:webHidden/>
              </w:rPr>
              <w:fldChar w:fldCharType="begin"/>
            </w:r>
            <w:r w:rsidR="00F76C6F" w:rsidRPr="00F904CD">
              <w:rPr>
                <w:webHidden/>
              </w:rPr>
              <w:instrText xml:space="preserve"> PAGEREF _Toc87956883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2A1E692F" w14:textId="4818770C" w:rsidR="00F76C6F" w:rsidRPr="00F904CD" w:rsidRDefault="00AC06F3">
          <w:pPr>
            <w:pStyle w:val="TOC3"/>
            <w:rPr>
              <w:rFonts w:asciiTheme="minorHAnsi" w:eastAsiaTheme="minorEastAsia" w:hAnsiTheme="minorHAnsi" w:cstheme="minorBidi"/>
              <w:color w:val="auto"/>
              <w:sz w:val="22"/>
            </w:rPr>
          </w:pPr>
          <w:hyperlink w:anchor="_Toc87956884" w:history="1">
            <w:r w:rsidR="00F76C6F" w:rsidRPr="00F904CD">
              <w:rPr>
                <w:rStyle w:val="Hyperlink"/>
              </w:rPr>
              <w:t>1.1.</w:t>
            </w:r>
            <w:r w:rsidR="00F76C6F" w:rsidRPr="00F904CD">
              <w:rPr>
                <w:rFonts w:asciiTheme="minorHAnsi" w:eastAsiaTheme="minorEastAsia" w:hAnsiTheme="minorHAnsi" w:cstheme="minorBidi"/>
                <w:color w:val="auto"/>
                <w:sz w:val="22"/>
              </w:rPr>
              <w:tab/>
            </w:r>
            <w:r w:rsidR="00F76C6F" w:rsidRPr="00F904CD">
              <w:rPr>
                <w:rStyle w:val="Hyperlink"/>
              </w:rPr>
              <w:t>Hintergrund</w:t>
            </w:r>
            <w:r w:rsidR="00F76C6F" w:rsidRPr="00F904CD">
              <w:rPr>
                <w:webHidden/>
              </w:rPr>
              <w:tab/>
            </w:r>
            <w:r w:rsidR="00F76C6F" w:rsidRPr="00F904CD">
              <w:rPr>
                <w:webHidden/>
              </w:rPr>
              <w:fldChar w:fldCharType="begin"/>
            </w:r>
            <w:r w:rsidR="00F76C6F" w:rsidRPr="00F904CD">
              <w:rPr>
                <w:webHidden/>
              </w:rPr>
              <w:instrText xml:space="preserve"> PAGEREF _Toc87956884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6BB5E8F1" w14:textId="067175F4" w:rsidR="00F76C6F" w:rsidRPr="00F904CD" w:rsidRDefault="00AC06F3">
          <w:pPr>
            <w:pStyle w:val="TOC3"/>
            <w:rPr>
              <w:rFonts w:asciiTheme="minorHAnsi" w:eastAsiaTheme="minorEastAsia" w:hAnsiTheme="minorHAnsi" w:cstheme="minorBidi"/>
              <w:color w:val="auto"/>
              <w:sz w:val="22"/>
            </w:rPr>
          </w:pPr>
          <w:hyperlink w:anchor="_Toc87956885" w:history="1">
            <w:r w:rsidR="00F76C6F" w:rsidRPr="00F904CD">
              <w:rPr>
                <w:rStyle w:val="Hyperlink"/>
              </w:rPr>
              <w:t>1.2.</w:t>
            </w:r>
            <w:r w:rsidR="00F76C6F" w:rsidRPr="00F904CD">
              <w:rPr>
                <w:rFonts w:asciiTheme="minorHAnsi" w:eastAsiaTheme="minorEastAsia" w:hAnsiTheme="minorHAnsi" w:cstheme="minorBidi"/>
                <w:color w:val="auto"/>
                <w:sz w:val="22"/>
              </w:rPr>
              <w:tab/>
            </w:r>
            <w:r w:rsidR="00F76C6F" w:rsidRPr="00F904CD">
              <w:rPr>
                <w:rStyle w:val="Hyperlink"/>
              </w:rPr>
              <w:t>Ziel der Arbeit</w:t>
            </w:r>
            <w:r w:rsidR="00F76C6F" w:rsidRPr="00F904CD">
              <w:rPr>
                <w:webHidden/>
              </w:rPr>
              <w:tab/>
            </w:r>
            <w:r w:rsidR="00F76C6F" w:rsidRPr="00F904CD">
              <w:rPr>
                <w:webHidden/>
              </w:rPr>
              <w:fldChar w:fldCharType="begin"/>
            </w:r>
            <w:r w:rsidR="00F76C6F" w:rsidRPr="00F904CD">
              <w:rPr>
                <w:webHidden/>
              </w:rPr>
              <w:instrText xml:space="preserve"> PAGEREF _Toc87956885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3CB66095" w14:textId="5CF8C35A" w:rsidR="00F76C6F" w:rsidRPr="00F904CD" w:rsidRDefault="00AC06F3">
          <w:pPr>
            <w:pStyle w:val="TOC2"/>
            <w:rPr>
              <w:rFonts w:asciiTheme="minorHAnsi" w:eastAsiaTheme="minorEastAsia" w:hAnsiTheme="minorHAnsi" w:cstheme="minorBidi"/>
              <w:color w:val="auto"/>
              <w:sz w:val="22"/>
            </w:rPr>
          </w:pPr>
          <w:hyperlink w:anchor="_Toc87956886" w:history="1">
            <w:r w:rsidR="00F76C6F" w:rsidRPr="00F904CD">
              <w:rPr>
                <w:rStyle w:val="Hyperlink"/>
              </w:rPr>
              <w:t>2.</w:t>
            </w:r>
            <w:r w:rsidR="00F76C6F" w:rsidRPr="00F904CD">
              <w:rPr>
                <w:rFonts w:asciiTheme="minorHAnsi" w:eastAsiaTheme="minorEastAsia" w:hAnsiTheme="minorHAnsi" w:cstheme="minorBidi"/>
                <w:color w:val="auto"/>
                <w:sz w:val="22"/>
              </w:rPr>
              <w:tab/>
            </w:r>
            <w:r w:rsidR="00F76C6F" w:rsidRPr="00F904CD">
              <w:rPr>
                <w:rStyle w:val="Hyperlink"/>
              </w:rPr>
              <w:t>eHealth</w:t>
            </w:r>
            <w:r w:rsidR="00F76C6F" w:rsidRPr="00F904CD">
              <w:rPr>
                <w:webHidden/>
              </w:rPr>
              <w:tab/>
            </w:r>
            <w:r w:rsidR="00F76C6F" w:rsidRPr="00F904CD">
              <w:rPr>
                <w:webHidden/>
              </w:rPr>
              <w:fldChar w:fldCharType="begin"/>
            </w:r>
            <w:r w:rsidR="00F76C6F" w:rsidRPr="00F904CD">
              <w:rPr>
                <w:webHidden/>
              </w:rPr>
              <w:instrText xml:space="preserve"> PAGEREF _Toc87956886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3BA417DC" w14:textId="7A773613" w:rsidR="00F76C6F" w:rsidRPr="00F904CD" w:rsidRDefault="00AC06F3">
          <w:pPr>
            <w:pStyle w:val="TOC3"/>
            <w:rPr>
              <w:rFonts w:asciiTheme="minorHAnsi" w:eastAsiaTheme="minorEastAsia" w:hAnsiTheme="minorHAnsi" w:cstheme="minorBidi"/>
              <w:color w:val="auto"/>
              <w:sz w:val="22"/>
            </w:rPr>
          </w:pPr>
          <w:hyperlink w:anchor="_Toc87956887" w:history="1">
            <w:r w:rsidR="00F76C6F" w:rsidRPr="00F904CD">
              <w:rPr>
                <w:rStyle w:val="Hyperlink"/>
              </w:rPr>
              <w:t>2.1.</w:t>
            </w:r>
            <w:r w:rsidR="00F76C6F" w:rsidRPr="00F904CD">
              <w:rPr>
                <w:rFonts w:asciiTheme="minorHAnsi" w:eastAsiaTheme="minorEastAsia" w:hAnsiTheme="minorHAnsi" w:cstheme="minorBidi"/>
                <w:color w:val="auto"/>
                <w:sz w:val="22"/>
              </w:rPr>
              <w:tab/>
            </w:r>
            <w:r w:rsidR="00F76C6F" w:rsidRPr="00F904CD">
              <w:rPr>
                <w:rStyle w:val="Hyperlink"/>
              </w:rPr>
              <w:t>Definition</w:t>
            </w:r>
            <w:r w:rsidR="00F76C6F" w:rsidRPr="00F904CD">
              <w:rPr>
                <w:webHidden/>
              </w:rPr>
              <w:tab/>
            </w:r>
            <w:r w:rsidR="00F76C6F" w:rsidRPr="00F904CD">
              <w:rPr>
                <w:webHidden/>
              </w:rPr>
              <w:fldChar w:fldCharType="begin"/>
            </w:r>
            <w:r w:rsidR="00F76C6F" w:rsidRPr="00F904CD">
              <w:rPr>
                <w:webHidden/>
              </w:rPr>
              <w:instrText xml:space="preserve"> PAGEREF _Toc87956887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213423B2" w14:textId="47AE589D" w:rsidR="00F76C6F" w:rsidRPr="00F904CD" w:rsidRDefault="00AC06F3">
          <w:pPr>
            <w:pStyle w:val="TOC3"/>
            <w:rPr>
              <w:rFonts w:asciiTheme="minorHAnsi" w:eastAsiaTheme="minorEastAsia" w:hAnsiTheme="minorHAnsi" w:cstheme="minorBidi"/>
              <w:color w:val="auto"/>
              <w:sz w:val="22"/>
            </w:rPr>
          </w:pPr>
          <w:hyperlink w:anchor="_Toc87956888" w:history="1">
            <w:r w:rsidR="00F76C6F" w:rsidRPr="00F904CD">
              <w:rPr>
                <w:rStyle w:val="Hyperlink"/>
              </w:rPr>
              <w:t>2.2.</w:t>
            </w:r>
            <w:r w:rsidR="00F76C6F" w:rsidRPr="00F904CD">
              <w:rPr>
                <w:rFonts w:asciiTheme="minorHAnsi" w:eastAsiaTheme="minorEastAsia" w:hAnsiTheme="minorHAnsi" w:cstheme="minorBidi"/>
                <w:color w:val="auto"/>
                <w:sz w:val="22"/>
              </w:rPr>
              <w:tab/>
            </w:r>
            <w:r w:rsidR="00F76C6F" w:rsidRPr="00F904CD">
              <w:rPr>
                <w:rStyle w:val="Hyperlink"/>
              </w:rPr>
              <w:t>Abgrenzung/Arten</w:t>
            </w:r>
            <w:r w:rsidR="00F76C6F" w:rsidRPr="00F904CD">
              <w:rPr>
                <w:webHidden/>
              </w:rPr>
              <w:tab/>
            </w:r>
            <w:r w:rsidR="00F76C6F" w:rsidRPr="00F904CD">
              <w:rPr>
                <w:webHidden/>
              </w:rPr>
              <w:fldChar w:fldCharType="begin"/>
            </w:r>
            <w:r w:rsidR="00F76C6F" w:rsidRPr="00F904CD">
              <w:rPr>
                <w:webHidden/>
              </w:rPr>
              <w:instrText xml:space="preserve"> PAGEREF _Toc87956888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684A3628" w14:textId="06E329F3" w:rsidR="00F76C6F" w:rsidRPr="00F904CD" w:rsidRDefault="00AC06F3">
          <w:pPr>
            <w:pStyle w:val="TOC3"/>
            <w:rPr>
              <w:rFonts w:asciiTheme="minorHAnsi" w:eastAsiaTheme="minorEastAsia" w:hAnsiTheme="minorHAnsi" w:cstheme="minorBidi"/>
              <w:color w:val="auto"/>
              <w:sz w:val="22"/>
            </w:rPr>
          </w:pPr>
          <w:hyperlink w:anchor="_Toc87956889" w:history="1">
            <w:r w:rsidR="00F76C6F" w:rsidRPr="00F904CD">
              <w:rPr>
                <w:rStyle w:val="Hyperlink"/>
              </w:rPr>
              <w:t>2.3.</w:t>
            </w:r>
            <w:r w:rsidR="00F76C6F" w:rsidRPr="00F904CD">
              <w:rPr>
                <w:rFonts w:asciiTheme="minorHAnsi" w:eastAsiaTheme="minorEastAsia" w:hAnsiTheme="minorHAnsi" w:cstheme="minorBidi"/>
                <w:color w:val="auto"/>
                <w:sz w:val="22"/>
              </w:rPr>
              <w:tab/>
            </w:r>
            <w:r w:rsidR="00F76C6F" w:rsidRPr="00F904CD">
              <w:rPr>
                <w:rStyle w:val="Hyperlink"/>
              </w:rPr>
              <w:t>Fitness Tracker</w:t>
            </w:r>
            <w:r w:rsidR="00F76C6F" w:rsidRPr="00F904CD">
              <w:rPr>
                <w:webHidden/>
              </w:rPr>
              <w:tab/>
            </w:r>
            <w:r w:rsidR="00F76C6F" w:rsidRPr="00F904CD">
              <w:rPr>
                <w:webHidden/>
              </w:rPr>
              <w:fldChar w:fldCharType="begin"/>
            </w:r>
            <w:r w:rsidR="00F76C6F" w:rsidRPr="00F904CD">
              <w:rPr>
                <w:webHidden/>
              </w:rPr>
              <w:instrText xml:space="preserve"> PAGEREF _Toc87956889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020C9C37" w14:textId="3DD04E76" w:rsidR="00F76C6F" w:rsidRPr="00F904CD" w:rsidRDefault="00AC06F3">
          <w:pPr>
            <w:pStyle w:val="TOC3"/>
            <w:rPr>
              <w:rFonts w:asciiTheme="minorHAnsi" w:eastAsiaTheme="minorEastAsia" w:hAnsiTheme="minorHAnsi" w:cstheme="minorBidi"/>
              <w:color w:val="auto"/>
              <w:sz w:val="22"/>
            </w:rPr>
          </w:pPr>
          <w:hyperlink w:anchor="_Toc87956890" w:history="1">
            <w:r w:rsidR="00F76C6F" w:rsidRPr="00F904CD">
              <w:rPr>
                <w:rStyle w:val="Hyperlink"/>
              </w:rPr>
              <w:t>2.4.</w:t>
            </w:r>
            <w:r w:rsidR="00F76C6F" w:rsidRPr="00F904CD">
              <w:rPr>
                <w:rFonts w:asciiTheme="minorHAnsi" w:eastAsiaTheme="minorEastAsia" w:hAnsiTheme="minorHAnsi" w:cstheme="minorBidi"/>
                <w:color w:val="auto"/>
                <w:sz w:val="22"/>
              </w:rPr>
              <w:tab/>
            </w:r>
            <w:r w:rsidR="00F76C6F" w:rsidRPr="00F904CD">
              <w:rPr>
                <w:rStyle w:val="Hyperlink"/>
              </w:rPr>
              <w:t>Einfluss auf Gesundheit</w:t>
            </w:r>
            <w:r w:rsidR="00F76C6F" w:rsidRPr="00F904CD">
              <w:rPr>
                <w:webHidden/>
              </w:rPr>
              <w:tab/>
            </w:r>
            <w:r w:rsidR="00F76C6F" w:rsidRPr="00F904CD">
              <w:rPr>
                <w:webHidden/>
              </w:rPr>
              <w:fldChar w:fldCharType="begin"/>
            </w:r>
            <w:r w:rsidR="00F76C6F" w:rsidRPr="00F904CD">
              <w:rPr>
                <w:webHidden/>
              </w:rPr>
              <w:instrText xml:space="preserve"> PAGEREF _Toc87956890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38D18AE0" w14:textId="02B14E1A" w:rsidR="00F76C6F" w:rsidRPr="00F904CD" w:rsidRDefault="00AC06F3">
          <w:pPr>
            <w:pStyle w:val="TOC2"/>
            <w:rPr>
              <w:rFonts w:asciiTheme="minorHAnsi" w:eastAsiaTheme="minorEastAsia" w:hAnsiTheme="minorHAnsi" w:cstheme="minorBidi"/>
              <w:color w:val="auto"/>
              <w:sz w:val="22"/>
            </w:rPr>
          </w:pPr>
          <w:hyperlink w:anchor="_Toc87956891" w:history="1">
            <w:r w:rsidR="00F76C6F" w:rsidRPr="00F904CD">
              <w:rPr>
                <w:rStyle w:val="Hyperlink"/>
              </w:rPr>
              <w:t>3.</w:t>
            </w:r>
            <w:r w:rsidR="00F76C6F" w:rsidRPr="00F904CD">
              <w:rPr>
                <w:rFonts w:asciiTheme="minorHAnsi" w:eastAsiaTheme="minorEastAsia" w:hAnsiTheme="minorHAnsi" w:cstheme="minorBidi"/>
                <w:color w:val="auto"/>
                <w:sz w:val="22"/>
              </w:rPr>
              <w:tab/>
            </w:r>
            <w:r w:rsidR="00F76C6F" w:rsidRPr="00F904CD">
              <w:rPr>
                <w:rStyle w:val="Hyperlink"/>
              </w:rPr>
              <w:t>Visual Analytics</w:t>
            </w:r>
            <w:r w:rsidR="00F76C6F" w:rsidRPr="00F904CD">
              <w:rPr>
                <w:webHidden/>
              </w:rPr>
              <w:tab/>
            </w:r>
            <w:r w:rsidR="00F76C6F" w:rsidRPr="00F904CD">
              <w:rPr>
                <w:webHidden/>
              </w:rPr>
              <w:fldChar w:fldCharType="begin"/>
            </w:r>
            <w:r w:rsidR="00F76C6F" w:rsidRPr="00F904CD">
              <w:rPr>
                <w:webHidden/>
              </w:rPr>
              <w:instrText xml:space="preserve"> PAGEREF _Toc87956891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59C98340" w14:textId="5F9D3C9D" w:rsidR="00F76C6F" w:rsidRPr="00F904CD" w:rsidRDefault="00AC06F3">
          <w:pPr>
            <w:pStyle w:val="TOC3"/>
            <w:rPr>
              <w:rFonts w:asciiTheme="minorHAnsi" w:eastAsiaTheme="minorEastAsia" w:hAnsiTheme="minorHAnsi" w:cstheme="minorBidi"/>
              <w:color w:val="auto"/>
              <w:sz w:val="22"/>
            </w:rPr>
          </w:pPr>
          <w:hyperlink w:anchor="_Toc87956892" w:history="1">
            <w:r w:rsidR="00F76C6F" w:rsidRPr="00F904CD">
              <w:rPr>
                <w:rStyle w:val="Hyperlink"/>
              </w:rPr>
              <w:t>3.1.</w:t>
            </w:r>
            <w:r w:rsidR="00F76C6F" w:rsidRPr="00F904CD">
              <w:rPr>
                <w:rFonts w:asciiTheme="minorHAnsi" w:eastAsiaTheme="minorEastAsia" w:hAnsiTheme="minorHAnsi" w:cstheme="minorBidi"/>
                <w:color w:val="auto"/>
                <w:sz w:val="22"/>
              </w:rPr>
              <w:tab/>
            </w:r>
            <w:r w:rsidR="00F76C6F" w:rsidRPr="00F904CD">
              <w:rPr>
                <w:rStyle w:val="Hyperlink"/>
              </w:rPr>
              <w:t>Grundlagen</w:t>
            </w:r>
            <w:r w:rsidR="00F76C6F" w:rsidRPr="00F904CD">
              <w:rPr>
                <w:webHidden/>
              </w:rPr>
              <w:tab/>
            </w:r>
            <w:r w:rsidR="00F76C6F" w:rsidRPr="00F904CD">
              <w:rPr>
                <w:webHidden/>
              </w:rPr>
              <w:fldChar w:fldCharType="begin"/>
            </w:r>
            <w:r w:rsidR="00F76C6F" w:rsidRPr="00F904CD">
              <w:rPr>
                <w:webHidden/>
              </w:rPr>
              <w:instrText xml:space="preserve"> PAGEREF _Toc87956892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22BD10DC" w14:textId="508497AE" w:rsidR="00F76C6F" w:rsidRPr="00F904CD" w:rsidRDefault="00AC06F3">
          <w:pPr>
            <w:pStyle w:val="TOC3"/>
            <w:rPr>
              <w:rFonts w:asciiTheme="minorHAnsi" w:eastAsiaTheme="minorEastAsia" w:hAnsiTheme="minorHAnsi" w:cstheme="minorBidi"/>
              <w:color w:val="auto"/>
              <w:sz w:val="22"/>
            </w:rPr>
          </w:pPr>
          <w:hyperlink w:anchor="_Toc87956893" w:history="1">
            <w:r w:rsidR="00F76C6F" w:rsidRPr="00F904CD">
              <w:rPr>
                <w:rStyle w:val="Hyperlink"/>
              </w:rPr>
              <w:t>3.2.</w:t>
            </w:r>
            <w:r w:rsidR="00F76C6F" w:rsidRPr="00F904CD">
              <w:rPr>
                <w:rFonts w:asciiTheme="minorHAnsi" w:eastAsiaTheme="minorEastAsia" w:hAnsiTheme="minorHAnsi" w:cstheme="minorBidi"/>
                <w:color w:val="auto"/>
                <w:sz w:val="22"/>
              </w:rPr>
              <w:tab/>
            </w:r>
            <w:r w:rsidR="00F76C6F" w:rsidRPr="00F904CD">
              <w:rPr>
                <w:rStyle w:val="Hyperlink"/>
              </w:rPr>
              <w:t>Methoden</w:t>
            </w:r>
            <w:r w:rsidR="00F76C6F" w:rsidRPr="00F904CD">
              <w:rPr>
                <w:webHidden/>
              </w:rPr>
              <w:tab/>
            </w:r>
            <w:r w:rsidR="00F76C6F" w:rsidRPr="00F904CD">
              <w:rPr>
                <w:webHidden/>
              </w:rPr>
              <w:fldChar w:fldCharType="begin"/>
            </w:r>
            <w:r w:rsidR="00F76C6F" w:rsidRPr="00F904CD">
              <w:rPr>
                <w:webHidden/>
              </w:rPr>
              <w:instrText xml:space="preserve"> PAGEREF _Toc87956893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4A3C7CE5" w14:textId="4A4D5237" w:rsidR="00F76C6F" w:rsidRPr="00F904CD" w:rsidRDefault="00AC06F3">
          <w:pPr>
            <w:pStyle w:val="TOC2"/>
            <w:rPr>
              <w:rFonts w:asciiTheme="minorHAnsi" w:eastAsiaTheme="minorEastAsia" w:hAnsiTheme="minorHAnsi" w:cstheme="minorBidi"/>
              <w:color w:val="auto"/>
              <w:sz w:val="22"/>
            </w:rPr>
          </w:pPr>
          <w:hyperlink w:anchor="_Toc87956894" w:history="1">
            <w:r w:rsidR="00F76C6F" w:rsidRPr="00F904CD">
              <w:rPr>
                <w:rStyle w:val="Hyperlink"/>
              </w:rPr>
              <w:t>4.</w:t>
            </w:r>
            <w:r w:rsidR="00F76C6F" w:rsidRPr="00F904CD">
              <w:rPr>
                <w:rFonts w:asciiTheme="minorHAnsi" w:eastAsiaTheme="minorEastAsia" w:hAnsiTheme="minorHAnsi" w:cstheme="minorBidi"/>
                <w:color w:val="auto"/>
                <w:sz w:val="22"/>
              </w:rPr>
              <w:tab/>
            </w:r>
            <w:r w:rsidR="00F76C6F" w:rsidRPr="00F904CD">
              <w:rPr>
                <w:rStyle w:val="Hyperlink"/>
              </w:rPr>
              <w:t>Anwendung/Umsetzung/Visualisierungen</w:t>
            </w:r>
            <w:r w:rsidR="00F76C6F" w:rsidRPr="00F904CD">
              <w:rPr>
                <w:webHidden/>
              </w:rPr>
              <w:tab/>
            </w:r>
            <w:r w:rsidR="00F76C6F" w:rsidRPr="00F904CD">
              <w:rPr>
                <w:webHidden/>
              </w:rPr>
              <w:fldChar w:fldCharType="begin"/>
            </w:r>
            <w:r w:rsidR="00F76C6F" w:rsidRPr="00F904CD">
              <w:rPr>
                <w:webHidden/>
              </w:rPr>
              <w:instrText xml:space="preserve"> PAGEREF _Toc87956894 \h </w:instrText>
            </w:r>
            <w:r w:rsidR="00F76C6F" w:rsidRPr="00F904CD">
              <w:rPr>
                <w:webHidden/>
              </w:rPr>
            </w:r>
            <w:r w:rsidR="00F76C6F" w:rsidRPr="00F904CD">
              <w:rPr>
                <w:webHidden/>
              </w:rPr>
              <w:fldChar w:fldCharType="separate"/>
            </w:r>
            <w:r w:rsidR="00F76C6F" w:rsidRPr="00F904CD">
              <w:rPr>
                <w:webHidden/>
              </w:rPr>
              <w:t>1</w:t>
            </w:r>
            <w:r w:rsidR="00F76C6F" w:rsidRPr="00F904CD">
              <w:rPr>
                <w:webHidden/>
              </w:rPr>
              <w:fldChar w:fldCharType="end"/>
            </w:r>
          </w:hyperlink>
        </w:p>
        <w:p w14:paraId="0D904725" w14:textId="39435A00" w:rsidR="00F76C6F" w:rsidRPr="00F904CD" w:rsidRDefault="00AC06F3">
          <w:pPr>
            <w:pStyle w:val="TOC1"/>
            <w:rPr>
              <w:rFonts w:asciiTheme="minorHAnsi" w:eastAsiaTheme="minorEastAsia" w:hAnsiTheme="minorHAnsi" w:cstheme="minorBidi"/>
              <w:color w:val="auto"/>
              <w:sz w:val="22"/>
            </w:rPr>
          </w:pPr>
          <w:hyperlink w:anchor="_Toc87956895" w:history="1">
            <w:r w:rsidR="00F76C6F" w:rsidRPr="00F904CD">
              <w:rPr>
                <w:rStyle w:val="Hyperlink"/>
              </w:rPr>
              <w:t>Literaturverzeichnis</w:t>
            </w:r>
            <w:r w:rsidR="00F76C6F" w:rsidRPr="00F904CD">
              <w:rPr>
                <w:webHidden/>
              </w:rPr>
              <w:tab/>
            </w:r>
            <w:r w:rsidR="00F76C6F" w:rsidRPr="00F904CD">
              <w:rPr>
                <w:webHidden/>
              </w:rPr>
              <w:fldChar w:fldCharType="begin"/>
            </w:r>
            <w:r w:rsidR="00F76C6F" w:rsidRPr="00F904CD">
              <w:rPr>
                <w:webHidden/>
              </w:rPr>
              <w:instrText xml:space="preserve"> PAGEREF _Toc87956895 \h </w:instrText>
            </w:r>
            <w:r w:rsidR="00F76C6F" w:rsidRPr="00F904CD">
              <w:rPr>
                <w:webHidden/>
              </w:rPr>
            </w:r>
            <w:r w:rsidR="00F76C6F" w:rsidRPr="00F904CD">
              <w:rPr>
                <w:webHidden/>
              </w:rPr>
              <w:fldChar w:fldCharType="separate"/>
            </w:r>
            <w:r w:rsidR="00F76C6F" w:rsidRPr="00F904CD">
              <w:rPr>
                <w:webHidden/>
              </w:rPr>
              <w:t>2</w:t>
            </w:r>
            <w:r w:rsidR="00F76C6F" w:rsidRPr="00F904CD">
              <w:rPr>
                <w:webHidden/>
              </w:rPr>
              <w:fldChar w:fldCharType="end"/>
            </w:r>
          </w:hyperlink>
        </w:p>
        <w:p w14:paraId="6C72CCF2" w14:textId="730603C5" w:rsidR="00F965A2" w:rsidRPr="00F904CD" w:rsidRDefault="00F965A2">
          <w:pPr>
            <w:rPr>
              <w:rFonts w:ascii="Arial" w:hAnsi="Arial" w:cs="Arial"/>
              <w:szCs w:val="24"/>
            </w:rPr>
          </w:pPr>
          <w:r w:rsidRPr="00F904CD">
            <w:rPr>
              <w:rFonts w:ascii="Arial" w:hAnsi="Arial" w:cs="Arial"/>
              <w:b/>
              <w:bCs/>
              <w:noProof/>
              <w:szCs w:val="24"/>
            </w:rPr>
            <w:fldChar w:fldCharType="end"/>
          </w:r>
        </w:p>
      </w:sdtContent>
    </w:sdt>
    <w:p w14:paraId="290F967B" w14:textId="77777777" w:rsidR="00233EF4" w:rsidRPr="00F904CD" w:rsidRDefault="00233EF4" w:rsidP="00233EF4">
      <w:pPr>
        <w:tabs>
          <w:tab w:val="right" w:pos="9354"/>
        </w:tabs>
        <w:jc w:val="right"/>
        <w:rPr>
          <w:rFonts w:ascii="Arial" w:hAnsi="Arial" w:cs="Arial"/>
          <w:color w:val="000000" w:themeColor="text1"/>
          <w:szCs w:val="24"/>
        </w:rPr>
      </w:pPr>
    </w:p>
    <w:p w14:paraId="664CF37F" w14:textId="2F2B9273" w:rsidR="006A42FA" w:rsidRPr="00F904CD" w:rsidRDefault="006A42FA" w:rsidP="006A42FA">
      <w:pPr>
        <w:tabs>
          <w:tab w:val="left" w:pos="5988"/>
        </w:tabs>
        <w:rPr>
          <w:rFonts w:ascii="Arial" w:hAnsi="Arial" w:cs="Arial"/>
          <w:color w:val="000000" w:themeColor="text1"/>
          <w:szCs w:val="24"/>
        </w:rPr>
      </w:pPr>
      <w:r w:rsidRPr="00F904CD">
        <w:rPr>
          <w:rFonts w:ascii="Arial" w:hAnsi="Arial" w:cs="Arial"/>
          <w:color w:val="000000" w:themeColor="text1"/>
          <w:szCs w:val="24"/>
        </w:rPr>
        <w:tab/>
      </w:r>
    </w:p>
    <w:p w14:paraId="6B4237D0" w14:textId="06F67731" w:rsidR="006A42FA" w:rsidRPr="00F904CD" w:rsidRDefault="006A42FA" w:rsidP="006A42FA">
      <w:pPr>
        <w:tabs>
          <w:tab w:val="left" w:pos="5988"/>
        </w:tabs>
        <w:rPr>
          <w:rFonts w:ascii="Arial" w:hAnsi="Arial" w:cs="Arial"/>
          <w:szCs w:val="24"/>
        </w:rPr>
        <w:sectPr w:rsidR="006A42FA" w:rsidRPr="00F904CD" w:rsidSect="00C8744B">
          <w:pgSz w:w="11906" w:h="16838"/>
          <w:pgMar w:top="2552" w:right="1418" w:bottom="1418" w:left="1418" w:header="709" w:footer="709" w:gutter="0"/>
          <w:cols w:space="708"/>
          <w:docGrid w:linePitch="360"/>
        </w:sectPr>
      </w:pPr>
    </w:p>
    <w:p w14:paraId="7EBF10D3" w14:textId="22CE811A" w:rsidR="00D3769F" w:rsidRPr="00F904CD" w:rsidRDefault="00DB2AB4" w:rsidP="00F73A8E">
      <w:pPr>
        <w:pStyle w:val="Heading1noReference"/>
        <w:outlineLvl w:val="9"/>
        <w:rPr>
          <w:rFonts w:cs="Arial"/>
          <w:color w:val="000000" w:themeColor="text1"/>
          <w:szCs w:val="24"/>
        </w:rPr>
      </w:pPr>
      <w:r w:rsidRPr="00F904CD">
        <w:rPr>
          <w:rFonts w:cs="Arial"/>
        </w:rPr>
        <w:lastRenderedPageBreak/>
        <w:t>Abbildungsverzeichnis</w:t>
      </w:r>
    </w:p>
    <w:p w14:paraId="08DB03BE" w14:textId="1E9B6EEF" w:rsidR="00DB2AB4" w:rsidRPr="00F904CD" w:rsidRDefault="00902562" w:rsidP="004F28C0">
      <w:pPr>
        <w:pStyle w:val="TableofFigures"/>
        <w:rPr>
          <w:rFonts w:ascii="Arial" w:eastAsiaTheme="minorEastAsia" w:hAnsi="Arial" w:cs="Arial"/>
          <w:color w:val="auto"/>
          <w:sz w:val="22"/>
          <w:lang w:eastAsia="de-DE"/>
        </w:rPr>
      </w:pPr>
      <w:r w:rsidRPr="00F904CD">
        <w:rPr>
          <w:rFonts w:ascii="Arial" w:eastAsiaTheme="minorEastAsia" w:hAnsi="Arial" w:cs="Arial"/>
          <w:color w:val="auto"/>
          <w:sz w:val="22"/>
          <w:lang w:eastAsia="de-DE"/>
        </w:rPr>
        <w:fldChar w:fldCharType="begin"/>
      </w:r>
      <w:r w:rsidRPr="00F904CD">
        <w:rPr>
          <w:rFonts w:ascii="Arial" w:eastAsiaTheme="minorEastAsia" w:hAnsi="Arial" w:cs="Arial"/>
          <w:color w:val="auto"/>
          <w:sz w:val="22"/>
          <w:lang w:eastAsia="de-DE"/>
        </w:rPr>
        <w:instrText xml:space="preserve"> REF _Ref90905542 \h </w:instrText>
      </w:r>
      <w:r w:rsidRPr="00F904CD">
        <w:rPr>
          <w:rFonts w:ascii="Arial" w:eastAsiaTheme="minorEastAsia" w:hAnsi="Arial" w:cs="Arial"/>
          <w:color w:val="auto"/>
          <w:sz w:val="22"/>
          <w:lang w:eastAsia="de-DE"/>
        </w:rPr>
      </w:r>
      <w:r w:rsidRPr="00F904CD">
        <w:rPr>
          <w:rFonts w:ascii="Arial" w:eastAsiaTheme="minorEastAsia" w:hAnsi="Arial" w:cs="Arial"/>
          <w:color w:val="auto"/>
          <w:sz w:val="22"/>
          <w:lang w:eastAsia="de-DE"/>
        </w:rPr>
        <w:fldChar w:fldCharType="separate"/>
      </w:r>
      <w:r w:rsidRPr="00F904CD">
        <w:t>Abbildung 1: Visual Analytics Methoden</w:t>
      </w:r>
      <w:r w:rsidRPr="00F904CD">
        <w:rPr>
          <w:rFonts w:ascii="Arial" w:eastAsiaTheme="minorEastAsia" w:hAnsi="Arial" w:cs="Arial"/>
          <w:color w:val="auto"/>
          <w:sz w:val="22"/>
          <w:lang w:eastAsia="de-DE"/>
        </w:rPr>
        <w:fldChar w:fldCharType="end"/>
      </w:r>
    </w:p>
    <w:p w14:paraId="78AF4CD3" w14:textId="07529E07" w:rsidR="00DB2AB4" w:rsidRPr="00F904CD" w:rsidRDefault="00DB2AB4" w:rsidP="00442F46">
      <w:pPr>
        <w:rPr>
          <w:rFonts w:ascii="Arial" w:hAnsi="Arial" w:cs="Arial"/>
          <w:color w:val="000000" w:themeColor="text1"/>
          <w:szCs w:val="24"/>
        </w:rPr>
      </w:pPr>
      <w:r w:rsidRPr="00F904CD">
        <w:rPr>
          <w:rFonts w:ascii="Arial" w:hAnsi="Arial" w:cs="Arial"/>
          <w:color w:val="000000" w:themeColor="text1"/>
          <w:szCs w:val="24"/>
        </w:rPr>
        <w:br w:type="page"/>
      </w:r>
    </w:p>
    <w:p w14:paraId="782323A0" w14:textId="77777777" w:rsidR="00DB2AB4" w:rsidRPr="00F904CD" w:rsidRDefault="00DB2AB4" w:rsidP="00DB2AB4">
      <w:pPr>
        <w:tabs>
          <w:tab w:val="right" w:pos="9354"/>
        </w:tabs>
        <w:rPr>
          <w:rFonts w:ascii="Arial" w:hAnsi="Arial" w:cs="Arial"/>
          <w:color w:val="000000" w:themeColor="text1"/>
          <w:szCs w:val="24"/>
        </w:rPr>
      </w:pPr>
      <w:r w:rsidRPr="00F904CD">
        <w:rPr>
          <w:rFonts w:ascii="Arial" w:hAnsi="Arial" w:cs="Arial"/>
          <w:color w:val="000000" w:themeColor="text1"/>
          <w:szCs w:val="24"/>
        </w:rPr>
        <w:lastRenderedPageBreak/>
        <w:tab/>
      </w:r>
    </w:p>
    <w:p w14:paraId="7B7E627A" w14:textId="63571181" w:rsidR="00FF0437" w:rsidRPr="00F904CD" w:rsidRDefault="00FF0437" w:rsidP="00BA2643">
      <w:pPr>
        <w:pStyle w:val="Heading1noReference"/>
        <w:outlineLvl w:val="9"/>
        <w:rPr>
          <w:rFonts w:cs="Arial"/>
        </w:rPr>
      </w:pPr>
      <w:proofErr w:type="spellStart"/>
      <w:r w:rsidRPr="00F904CD">
        <w:rPr>
          <w:rFonts w:cs="Arial"/>
        </w:rPr>
        <w:t>Listingverzeichnis</w:t>
      </w:r>
      <w:proofErr w:type="spellEnd"/>
    </w:p>
    <w:p w14:paraId="4CD4893C" w14:textId="427989FD" w:rsidR="00FF0437" w:rsidRPr="00F904CD" w:rsidRDefault="00FF0437" w:rsidP="0018495F">
      <w:pPr>
        <w:pStyle w:val="02Flietext"/>
        <w:rPr>
          <w:rFonts w:cs="Arial"/>
        </w:rPr>
      </w:pPr>
    </w:p>
    <w:p w14:paraId="61FEA920" w14:textId="00229CF7" w:rsidR="000E0DF1" w:rsidRPr="00F904CD" w:rsidRDefault="000E0DF1" w:rsidP="0018495F">
      <w:pPr>
        <w:pStyle w:val="02Flietext"/>
        <w:rPr>
          <w:rFonts w:cs="Arial"/>
        </w:rPr>
      </w:pPr>
      <w:r w:rsidRPr="00F904CD">
        <w:rPr>
          <w:rFonts w:cs="Arial"/>
        </w:rPr>
        <w:br w:type="page"/>
      </w:r>
    </w:p>
    <w:p w14:paraId="720E7D9E" w14:textId="72777349" w:rsidR="005E7C31" w:rsidRPr="00F904CD" w:rsidRDefault="00DB2AB4" w:rsidP="005E7C31">
      <w:pPr>
        <w:pStyle w:val="Heading1noReference"/>
        <w:outlineLvl w:val="9"/>
        <w:rPr>
          <w:rFonts w:cs="Arial"/>
        </w:rPr>
      </w:pPr>
      <w:r w:rsidRPr="00F904CD">
        <w:rPr>
          <w:rFonts w:cs="Arial"/>
        </w:rPr>
        <w:lastRenderedPageBreak/>
        <w:t>Abkürzungsverzeichnis</w:t>
      </w:r>
    </w:p>
    <w:p w14:paraId="41930A9F" w14:textId="25B522C3" w:rsidR="00313204" w:rsidRPr="00F904CD" w:rsidRDefault="00D61F6C" w:rsidP="0018495F">
      <w:pPr>
        <w:pStyle w:val="02Flietext"/>
        <w:rPr>
          <w:rFonts w:cs="Arial"/>
        </w:rPr>
      </w:pPr>
      <w:r w:rsidRPr="00F904CD">
        <w:rPr>
          <w:rFonts w:cs="Arial"/>
        </w:rPr>
        <w:t>FIT</w:t>
      </w:r>
      <w:r w:rsidRPr="00F904CD">
        <w:rPr>
          <w:rFonts w:cs="Arial"/>
        </w:rPr>
        <w:tab/>
      </w:r>
      <w:r w:rsidRPr="00F904CD">
        <w:rPr>
          <w:rFonts w:cs="Arial"/>
        </w:rPr>
        <w:tab/>
        <w:t>Flexible and Interoperable Data Transfer</w:t>
      </w:r>
    </w:p>
    <w:p w14:paraId="67B44C97" w14:textId="1A120D40" w:rsidR="00313204" w:rsidRPr="00F904CD" w:rsidRDefault="00313204" w:rsidP="0018495F">
      <w:pPr>
        <w:pStyle w:val="02Flietext"/>
        <w:rPr>
          <w:rFonts w:cs="Arial"/>
        </w:rPr>
        <w:sectPr w:rsidR="00313204" w:rsidRPr="00F904CD" w:rsidSect="00C8744B">
          <w:headerReference w:type="default" r:id="rId19"/>
          <w:pgSz w:w="11906" w:h="16838"/>
          <w:pgMar w:top="1985" w:right="1418" w:bottom="1418" w:left="1418" w:header="709" w:footer="709" w:gutter="0"/>
          <w:pgNumType w:start="1"/>
          <w:cols w:space="708"/>
          <w:docGrid w:linePitch="360"/>
        </w:sectPr>
      </w:pPr>
    </w:p>
    <w:p w14:paraId="18BC80D4" w14:textId="5679BE36" w:rsidR="00FE6B9F" w:rsidRPr="00F904CD" w:rsidRDefault="005A6835" w:rsidP="008C3A13">
      <w:pPr>
        <w:pStyle w:val="Heading2"/>
        <w:numPr>
          <w:ilvl w:val="0"/>
          <w:numId w:val="4"/>
        </w:numPr>
        <w:rPr>
          <w:rFonts w:cs="Arial"/>
        </w:rPr>
      </w:pPr>
      <w:bookmarkStart w:id="2" w:name="_Toc87956883"/>
      <w:r w:rsidRPr="00F904CD">
        <w:rPr>
          <w:rFonts w:cs="Arial"/>
        </w:rPr>
        <w:lastRenderedPageBreak/>
        <w:t>Problemstellung</w:t>
      </w:r>
      <w:bookmarkEnd w:id="2"/>
    </w:p>
    <w:p w14:paraId="2C36E189" w14:textId="370EA6A2" w:rsidR="00EA6667" w:rsidRPr="00F904CD" w:rsidRDefault="005A6835" w:rsidP="00EA6667">
      <w:pPr>
        <w:pStyle w:val="Heading3"/>
        <w:numPr>
          <w:ilvl w:val="1"/>
          <w:numId w:val="4"/>
        </w:numPr>
      </w:pPr>
      <w:bookmarkStart w:id="3" w:name="_Toc87956884"/>
      <w:r w:rsidRPr="00F904CD">
        <w:t>Hintergrund</w:t>
      </w:r>
      <w:bookmarkEnd w:id="3"/>
    </w:p>
    <w:p w14:paraId="481B615A" w14:textId="5FA9CA98" w:rsidR="002422FD" w:rsidRPr="00F904CD" w:rsidRDefault="005C58C7" w:rsidP="002422FD">
      <w:pPr>
        <w:pStyle w:val="02Flietext"/>
      </w:pPr>
      <w:r w:rsidRPr="00F904CD">
        <w:t xml:space="preserve">Fitness Tracker sind heutzutage allgegenwärtig. Mittlerweile nutzen 19% der Amerikaner  </w:t>
      </w:r>
      <w:r w:rsidR="0013163F" w:rsidRPr="00F904CD">
        <w:t xml:space="preserve">einen Fitness Tracker, weitere 9% dokumentieren Statistiken bezüglich Ihrer Fitness mit Hilfe Ihres Smartphones </w:t>
      </w:r>
      <w:sdt>
        <w:sdtPr>
          <w:alias w:val="To edit, see citavi.com/edit"/>
          <w:tag w:val="CitaviPlaceholder#4cec485d-3ad7-48ce-b17d-592c6f27f953"/>
          <w:id w:val="-1508521079"/>
          <w:placeholder>
            <w:docPart w:val="BECDB5AED76B42A2AFCADC075ADCD056"/>
          </w:placeholder>
        </w:sdtPr>
        <w:sdtEndPr/>
        <w:sdtContent>
          <w:r w:rsidR="0013163F" w:rsidRPr="00F904CD">
            <w:rPr>
              <w:noProof/>
            </w:rPr>
            <w:fldChar w:fldCharType="begin"/>
          </w:r>
          <w:r w:rsidR="00E57B01" w:rsidRPr="00F904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2E2ZmQ0LWE2NTktNGY5My05NzFiLTRkY2YwMjI1ZTQ1ZCIsIlJhbmdlTGVuZ3RoIjozLCJSZWZlcmVuY2VJZCI6IjMzMGJhZDZmLTZiZWEtNDVmZi1iMWMxLWI4NTUzNWE4ZDdhNC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J5IiwiTGFzdE5hbWUiOiJNY2NhcnRoeSIsIk1pZGRsZU5hbWUiOiJKdXN0aW4iLCJQcm90ZWN0ZWQiOmZhbHNlLCJTZXgiOjAsIkNyZWF0ZWRCeSI6Il9Ec2Nob25iZSIsIkNyZWF0ZWRPbiI6IjIwMjEtMTItMTlUMTU6NDE6MTgiLCJNb2RpZmllZEJ5IjoiX0RzY2hvbmJlIiwiSWQiOiJhZWUzYjIzMS0wNDg3LTRhYWUtODY3My1kM2Y1YTc3NTZkZTAiLCJNb2RpZmllZE9uIjoiMjAyMS0xMi0xOVQxNTo0MToxO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Y2NhcnRoeSAxMTEyMjAxOSAtIE9uZSBpbiBGaXZlIFVT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EyL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uZXdzLmdhbGx1cC5jb20vcG9sbC8yNjkwOTYvb25lLWZpdmUtYWR1bHRzLWhlYWx0aC1hcHBzLXdlYXJhYmxlLXRyYWNrZXJzLmFzcHgiLCJVcmlTdHJpbmciOiJodHRwczovL25ld3MuZ2FsbHVwLmNvbS9wb2xsLzI2OTA5Ni9vbmUtZml2ZS1hZHVsdHMtaGVhbHRoLWFwcHMtd2VhcmFibGUtdHJhY2tlcnMuYXNw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}</w:instrText>
          </w:r>
          <w:r w:rsidR="0013163F" w:rsidRPr="00F904CD">
            <w:rPr>
              <w:noProof/>
            </w:rPr>
            <w:fldChar w:fldCharType="separate"/>
          </w:r>
          <w:r w:rsidR="00E57B01" w:rsidRPr="00F904CD">
            <w:rPr>
              <w:noProof/>
            </w:rPr>
            <w:t>[1]</w:t>
          </w:r>
          <w:r w:rsidR="0013163F" w:rsidRPr="00F904CD">
            <w:rPr>
              <w:noProof/>
            </w:rPr>
            <w:fldChar w:fldCharType="end"/>
          </w:r>
        </w:sdtContent>
      </w:sdt>
      <w:r w:rsidR="0013163F" w:rsidRPr="00F904CD">
        <w:t xml:space="preserve">. </w:t>
      </w:r>
      <w:r w:rsidR="00414B9B" w:rsidRPr="00F904CD">
        <w:t>Das generiert Unmengen an Fitnessdaten</w:t>
      </w:r>
      <w:r w:rsidR="00B863ED" w:rsidRPr="00F904CD">
        <w:t xml:space="preserve"> und stellt Nutzer und Entwickler vor eine Herausforderung. Wie lassen sich diese Daten sinnvoll nutzen</w:t>
      </w:r>
      <w:r w:rsidR="007C633C" w:rsidRPr="00F904CD">
        <w:t>?</w:t>
      </w:r>
      <w:r w:rsidR="00B863ED" w:rsidRPr="00F904CD">
        <w:t xml:space="preserve"> „In a </w:t>
      </w:r>
      <w:proofErr w:type="spellStart"/>
      <w:r w:rsidR="00B863ED" w:rsidRPr="00F904CD">
        <w:t>world</w:t>
      </w:r>
      <w:proofErr w:type="spellEnd"/>
      <w:r w:rsidR="00B863ED" w:rsidRPr="00F904CD">
        <w:t xml:space="preserve"> </w:t>
      </w:r>
      <w:proofErr w:type="spellStart"/>
      <w:r w:rsidR="00B863ED" w:rsidRPr="00F904CD">
        <w:t>deluged</w:t>
      </w:r>
      <w:proofErr w:type="spellEnd"/>
      <w:r w:rsidR="00B863ED" w:rsidRPr="00F904CD">
        <w:t xml:space="preserve"> </w:t>
      </w:r>
      <w:proofErr w:type="spellStart"/>
      <w:r w:rsidR="00B863ED" w:rsidRPr="00F904CD">
        <w:t>by</w:t>
      </w:r>
      <w:proofErr w:type="spellEnd"/>
      <w:r w:rsidR="00B863ED" w:rsidRPr="00F904CD">
        <w:t xml:space="preserve"> irrelevant</w:t>
      </w:r>
      <w:r w:rsidR="00B863ED" w:rsidRPr="00F904CD">
        <w:br/>
      </w:r>
      <w:proofErr w:type="spellStart"/>
      <w:r w:rsidR="00B863ED" w:rsidRPr="00F904CD">
        <w:t>information</w:t>
      </w:r>
      <w:proofErr w:type="spellEnd"/>
      <w:r w:rsidR="00B863ED" w:rsidRPr="00F904CD">
        <w:t xml:space="preserve">, </w:t>
      </w:r>
      <w:proofErr w:type="spellStart"/>
      <w:r w:rsidR="00B863ED" w:rsidRPr="00F904CD">
        <w:t>clarity</w:t>
      </w:r>
      <w:proofErr w:type="spellEnd"/>
      <w:r w:rsidR="00B863ED" w:rsidRPr="00F904CD">
        <w:t xml:space="preserve"> </w:t>
      </w:r>
      <w:proofErr w:type="spellStart"/>
      <w:r w:rsidR="00B863ED" w:rsidRPr="00F904CD">
        <w:t>is</w:t>
      </w:r>
      <w:proofErr w:type="spellEnd"/>
      <w:r w:rsidR="00B863ED" w:rsidRPr="00F904CD">
        <w:t xml:space="preserve"> power.“ [In einer Welt überschwemmt von irrelevanten Informationen ist </w:t>
      </w:r>
      <w:r w:rsidR="007C633C" w:rsidRPr="00F904CD">
        <w:t>Klarheit Macht</w:t>
      </w:r>
      <w:r w:rsidR="00B863ED" w:rsidRPr="00F904CD">
        <w:t>]</w:t>
      </w:r>
      <w:r w:rsidR="007C633C" w:rsidRPr="00F904CD">
        <w:t xml:space="preserve"> </w:t>
      </w:r>
      <w:sdt>
        <w:sdtPr>
          <w:alias w:val="To edit, see citavi.com/edit"/>
          <w:tag w:val="CitaviPlaceholder#31f261bf-5aa8-48f4-8b34-dfb4146b99a1"/>
          <w:id w:val="1831482902"/>
          <w:placeholder>
            <w:docPart w:val="DefaultPlaceholder_-1854013440"/>
          </w:placeholder>
        </w:sdtPr>
        <w:sdtEndPr/>
        <w:sdtContent>
          <w:r w:rsidR="007C633C" w:rsidRPr="00F904CD">
            <w:rPr>
              <w:noProof/>
            </w:rPr>
            <w:fldChar w:fldCharType="begin"/>
          </w:r>
          <w:r w:rsidR="00E57B01" w:rsidRPr="00F904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TBhOTU5LTM3OGItNGMwZC04YmI1LTQyNzg1ZDgwZGZhOSIsIlJhbmdlTGVuZ3RoIjozLCJSZWZlcmVuY2VJZCI6IjI4ZDBlNGM3LTI3NjYtNGQzYi1hZDIwLWIyODRiYTUyZj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}</w:instrText>
          </w:r>
          <w:r w:rsidR="007C633C" w:rsidRPr="00F904CD">
            <w:rPr>
              <w:noProof/>
            </w:rPr>
            <w:fldChar w:fldCharType="separate"/>
          </w:r>
          <w:r w:rsidR="00E57B01" w:rsidRPr="00F904CD">
            <w:rPr>
              <w:noProof/>
            </w:rPr>
            <w:t>[2]</w:t>
          </w:r>
          <w:r w:rsidR="007C633C" w:rsidRPr="00F904CD">
            <w:rPr>
              <w:noProof/>
            </w:rPr>
            <w:fldChar w:fldCharType="end"/>
          </w:r>
        </w:sdtContent>
      </w:sdt>
      <w:r w:rsidR="007C633C" w:rsidRPr="00F904CD">
        <w:t xml:space="preserve"> </w:t>
      </w:r>
    </w:p>
    <w:p w14:paraId="4BE1E885" w14:textId="57BCD0C1" w:rsidR="005A6835" w:rsidRPr="00F904CD" w:rsidRDefault="005A6835" w:rsidP="0068442F">
      <w:pPr>
        <w:pStyle w:val="Heading3"/>
        <w:numPr>
          <w:ilvl w:val="1"/>
          <w:numId w:val="4"/>
        </w:numPr>
      </w:pPr>
      <w:bookmarkStart w:id="4" w:name="_Toc87956885"/>
      <w:r w:rsidRPr="00F904CD">
        <w:t>Ziel der Arbeit</w:t>
      </w:r>
      <w:bookmarkEnd w:id="4"/>
    </w:p>
    <w:p w14:paraId="01A14FE3" w14:textId="0EB0AA40" w:rsidR="00FB36CF" w:rsidRPr="00F904CD" w:rsidRDefault="00FB36CF" w:rsidP="00FB36CF">
      <w:pPr>
        <w:pStyle w:val="02Flietext"/>
      </w:pPr>
      <w:r w:rsidRPr="00F904CD">
        <w:t>In dieser Arbeit soll der Einfluss von modernen Fitness</w:t>
      </w:r>
      <w:r w:rsidR="005C58C7" w:rsidRPr="00F904CD">
        <w:t xml:space="preserve"> T</w:t>
      </w:r>
      <w:r w:rsidRPr="00F904CD">
        <w:t xml:space="preserve">rackern auf die Gesundheit analysiert werden. Es soll überprüft werden, ob und wie sie die Gesundheit des Trägers positiv beeinflussen können. Außerdem soll ein Einblick in das Gebiet der Visual Analytics gegeben werden. Was ist Visual Analytics, wie hilft es Entscheidungen zu treffen und wie wendet man es an? Schlussendlich sollen die gefundenen Informationen und gezogenen Schlüsse genutzt werden um drei neuartige Visualisierungen zu erstellen. Diese sollen dem Nutzer helfen die persönliche Fitness und Gesundheit </w:t>
      </w:r>
      <w:r w:rsidR="005C58C7" w:rsidRPr="00F904CD">
        <w:t xml:space="preserve">zu </w:t>
      </w:r>
      <w:r w:rsidRPr="00F904CD">
        <w:t>evaluieren</w:t>
      </w:r>
      <w:r w:rsidR="005C58C7" w:rsidRPr="00F904CD">
        <w:t xml:space="preserve"> oder fundierte Entscheidungen ermöglichen, um die Gesundheit zu verbessern.</w:t>
      </w:r>
    </w:p>
    <w:p w14:paraId="3BB044E7" w14:textId="00615B0A" w:rsidR="008C3A13" w:rsidRPr="00F904CD" w:rsidRDefault="008C3A13" w:rsidP="008C3A13">
      <w:pPr>
        <w:pStyle w:val="Heading2"/>
        <w:numPr>
          <w:ilvl w:val="0"/>
          <w:numId w:val="4"/>
        </w:numPr>
      </w:pPr>
      <w:bookmarkStart w:id="5" w:name="_Toc87956886"/>
      <w:proofErr w:type="spellStart"/>
      <w:r w:rsidRPr="00F904CD">
        <w:lastRenderedPageBreak/>
        <w:t>eHealth</w:t>
      </w:r>
      <w:bookmarkEnd w:id="5"/>
      <w:proofErr w:type="spellEnd"/>
    </w:p>
    <w:p w14:paraId="2328BBE1" w14:textId="25110F97" w:rsidR="002A0ADD" w:rsidRPr="00F904CD" w:rsidRDefault="00CA4635" w:rsidP="002A0ADD">
      <w:pPr>
        <w:pStyle w:val="Heading3"/>
        <w:numPr>
          <w:ilvl w:val="1"/>
          <w:numId w:val="4"/>
        </w:numPr>
      </w:pPr>
      <w:bookmarkStart w:id="6" w:name="_Toc87956887"/>
      <w:r w:rsidRPr="00F904CD">
        <w:t>Definition</w:t>
      </w:r>
      <w:bookmarkEnd w:id="6"/>
    </w:p>
    <w:p w14:paraId="1A8FD6FE" w14:textId="146098A6" w:rsidR="00CA4635" w:rsidRPr="00F904CD" w:rsidRDefault="00830E8E" w:rsidP="00752A85">
      <w:pPr>
        <w:pStyle w:val="Heading3"/>
        <w:numPr>
          <w:ilvl w:val="1"/>
          <w:numId w:val="4"/>
        </w:numPr>
      </w:pPr>
      <w:bookmarkStart w:id="7" w:name="_Toc87956888"/>
      <w:r w:rsidRPr="00F904CD">
        <w:t>Abgrenzung/Arten</w:t>
      </w:r>
      <w:bookmarkEnd w:id="7"/>
    </w:p>
    <w:p w14:paraId="1BCFC4D5" w14:textId="12246930" w:rsidR="00830E8E" w:rsidRPr="00F904CD" w:rsidRDefault="00830E8E" w:rsidP="00752A85">
      <w:pPr>
        <w:pStyle w:val="Heading3"/>
        <w:numPr>
          <w:ilvl w:val="1"/>
          <w:numId w:val="4"/>
        </w:numPr>
      </w:pPr>
      <w:bookmarkStart w:id="8" w:name="_Toc87956889"/>
      <w:r w:rsidRPr="00F904CD">
        <w:t>Fitness Tracker</w:t>
      </w:r>
      <w:bookmarkEnd w:id="8"/>
    </w:p>
    <w:p w14:paraId="19E40F50" w14:textId="7F86B819" w:rsidR="00830E8E" w:rsidRPr="00F904CD" w:rsidRDefault="00830E8E" w:rsidP="00752A85">
      <w:pPr>
        <w:pStyle w:val="Heading3"/>
        <w:numPr>
          <w:ilvl w:val="1"/>
          <w:numId w:val="4"/>
        </w:numPr>
      </w:pPr>
      <w:bookmarkStart w:id="9" w:name="_Toc87956890"/>
      <w:r w:rsidRPr="00F904CD">
        <w:t>Einfluss</w:t>
      </w:r>
      <w:r w:rsidR="00B57128" w:rsidRPr="00F904CD">
        <w:t xml:space="preserve"> auf Gesundheit</w:t>
      </w:r>
      <w:bookmarkEnd w:id="9"/>
    </w:p>
    <w:p w14:paraId="51489B71" w14:textId="0D1C14DE" w:rsidR="008C3A13" w:rsidRPr="00F904CD" w:rsidRDefault="008C3A13" w:rsidP="008C3A13">
      <w:pPr>
        <w:pStyle w:val="Heading2"/>
        <w:numPr>
          <w:ilvl w:val="0"/>
          <w:numId w:val="4"/>
        </w:numPr>
      </w:pPr>
      <w:bookmarkStart w:id="10" w:name="_Toc87956891"/>
      <w:r w:rsidRPr="00F904CD">
        <w:t>Visual Analytics</w:t>
      </w:r>
      <w:bookmarkEnd w:id="10"/>
    </w:p>
    <w:p w14:paraId="265DE01D" w14:textId="4340E4A0" w:rsidR="009638F2" w:rsidRPr="00F904CD" w:rsidRDefault="009638F2" w:rsidP="00045E56">
      <w:pPr>
        <w:pStyle w:val="Heading3"/>
        <w:numPr>
          <w:ilvl w:val="1"/>
          <w:numId w:val="4"/>
        </w:numPr>
      </w:pPr>
      <w:bookmarkStart w:id="11" w:name="_Toc87956892"/>
      <w:r w:rsidRPr="00F904CD">
        <w:t>Grundlagen</w:t>
      </w:r>
      <w:bookmarkEnd w:id="11"/>
    </w:p>
    <w:p w14:paraId="371A4652" w14:textId="45429355" w:rsidR="000269FB" w:rsidRPr="00F904CD" w:rsidRDefault="007C633C" w:rsidP="006A07F6">
      <w:pPr>
        <w:pStyle w:val="02Flietext"/>
      </w:pPr>
      <w:r w:rsidRPr="00F904CD">
        <w:t xml:space="preserve">Visual Analytics beschreibt das </w:t>
      </w:r>
      <w:r w:rsidR="004367D5" w:rsidRPr="00F904CD">
        <w:t xml:space="preserve">Erstellen von abstrakten, visuellen Metaphern, welche in Interaktion mit Menschen das Entdecken neuer Informationen und das ziehen neuer Schlüsse möglich macht </w:t>
      </w:r>
      <w:sdt>
        <w:sdtPr>
          <w:alias w:val="To edit, see citavi.com/edit"/>
          <w:tag w:val="CitaviPlaceholder#95b467c2-2009-4b94-841d-8fc7228aec50"/>
          <w:id w:val="358788794"/>
          <w:placeholder>
            <w:docPart w:val="DefaultPlaceholder_-1854013440"/>
          </w:placeholder>
        </w:sdtPr>
        <w:sdtEndPr/>
        <w:sdtContent>
          <w:r w:rsidR="004367D5" w:rsidRPr="00F904CD">
            <w:rPr>
              <w:noProof/>
            </w:rPr>
            <w:fldChar w:fldCharType="begin"/>
          </w:r>
          <w:r w:rsidR="00E57B01" w:rsidRPr="00F904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zU1ZmUzLWRkYWUtNDg5Zi1iMThlLWIwNThkODZhMTRmNiIsIlJhbmdlTGVuZ3RoIjozLCJSZWZlcmVuY2VJZCI6ImE5NTNmNjUyLTRlNjktNGM3Mi1hYzZlLTZmZWVlYWZlMTM5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ZWVleHBsb3JlLmllZWUub3JnL3N0YW1wL3N0YW1wLmpzcD90cD0mYXJudW1iZXI9MTMzMzYyMyIsIlVyaVN0cmluZyI6Imh0dHBzOi8vaWVlZXhwbG9yZS5pZWVlLm9yZy9zdGFtcC9zdGFtcC5qc3A/dHA9JmFybnVtYmVyPTEzMzM2M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Q5OjUwIiwiTW9kaWZpZWRCeSI6Il9EYXZpZCBTY2jDtm5iZXJnZXIiLCJJZCI6IjZlZWZiOTVkLThiOGUtNGNkMS05MTU4LWExYzA1MzI1YTJlNiIsIk1vZGlmaWVkT24iOiIyMDIxLTExLTE2VDA4OjQ5OjU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tY2cuMjAwNC4zOSIsIlVyaVN0cmluZyI6Imh0dHBzOi8vZG9pLm9yZy8xMC4xMTA5L21jZy4yMDA0LjM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Q4OjU0IiwiTW9kaWZpZWRCeSI6Il9EYXZpZCBTY2jDtm5iZXJnZXIiLCJJZCI6IjdmZGU0YjQ0LTc1NjItNDZiMy04OWNjLTY1Y2VjOTZkMDk1OSIsIk1vZGlmaWVkT24iOiIyMDIxLTExLTE2VDA4OjQ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2MjgwOTYiLCJVcmlTdHJpbmciOiJodHRwOi8vd3d3Lm5jYmkubmxtLm5paC5nb3YvcHVibWVkLzE1NjI4MDk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}</w:instrText>
          </w:r>
          <w:r w:rsidR="004367D5" w:rsidRPr="00F904CD">
            <w:rPr>
              <w:noProof/>
            </w:rPr>
            <w:fldChar w:fldCharType="separate"/>
          </w:r>
          <w:r w:rsidR="00E57B01" w:rsidRPr="00F904CD">
            <w:rPr>
              <w:noProof/>
            </w:rPr>
            <w:t>[3]</w:t>
          </w:r>
          <w:r w:rsidR="004367D5" w:rsidRPr="00F904CD">
            <w:rPr>
              <w:noProof/>
            </w:rPr>
            <w:fldChar w:fldCharType="end"/>
          </w:r>
        </w:sdtContent>
      </w:sdt>
      <w:r w:rsidR="004367D5" w:rsidRPr="00F904CD">
        <w:t xml:space="preserve">. </w:t>
      </w:r>
      <w:bookmarkStart w:id="12" w:name="_Hlk87965389"/>
      <w:r w:rsidR="00482E35" w:rsidRPr="00F904CD">
        <w:t xml:space="preserve">Visual Analytics soll helfen das Problem des Datenüberschusses zu lösen, denn Daten werden schneller generiert als sie analysiert werden können </w:t>
      </w:r>
      <w:sdt>
        <w:sdtPr>
          <w:alias w:val="To edit, see citavi.com/edit"/>
          <w:tag w:val="CitaviPlaceholder#7fdb70aa-2c24-4b37-b808-10644a14aaa7"/>
          <w:id w:val="-1235239575"/>
          <w:placeholder>
            <w:docPart w:val="DefaultPlaceholder_-1854013440"/>
          </w:placeholder>
        </w:sdtPr>
        <w:sdtEndPr/>
        <w:sdtContent>
          <w:r w:rsidR="00482E35" w:rsidRPr="00F904CD">
            <w:rPr>
              <w:noProof/>
            </w:rPr>
            <w:fldChar w:fldCharType="begin"/>
          </w:r>
          <w:r w:rsidR="00482E35" w:rsidRPr="00F904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WY4MzdmLTVlM2YtNDI2ZC05YjM1LTE5OTVhZDJhMDU4NSIsIlJhbmdlTGVuZ3RoIjoz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RdIn1dfSwiVGFnIjoiQ2l0YXZpUGxhY2Vob2xkZXIjN2ZkYjcwYWEtMmMyNC00YjM3LWI4MDgtMTA2NDRhMTRhYWE3IiwiVGV4dCI6Ils0XSIsIldBSVZlcnNpb24iOiI2LjcuMC4wIn0=}</w:instrText>
          </w:r>
          <w:r w:rsidR="00482E35" w:rsidRPr="00F904CD">
            <w:rPr>
              <w:noProof/>
            </w:rPr>
            <w:fldChar w:fldCharType="separate"/>
          </w:r>
          <w:r w:rsidR="00E57B01" w:rsidRPr="00F904CD">
            <w:rPr>
              <w:noProof/>
            </w:rPr>
            <w:t>[4]</w:t>
          </w:r>
          <w:r w:rsidR="00482E35" w:rsidRPr="00F904CD">
            <w:rPr>
              <w:noProof/>
            </w:rPr>
            <w:fldChar w:fldCharType="end"/>
          </w:r>
        </w:sdtContent>
      </w:sdt>
      <w:r w:rsidR="00482E35" w:rsidRPr="00F904CD">
        <w:t xml:space="preserve">. Rein automatisierte Methoden scheitern heutzutage oft an der Komplexität der zu analysierenden Daten. Es ist daher oft notwendig automatisierte Methoden und Visualisierungen mit der Intuition und dem Expertenwissen von Menschen zu kombinieren. Schlussendlich sollen </w:t>
      </w:r>
      <w:r w:rsidR="004744AF" w:rsidRPr="00F904CD">
        <w:t xml:space="preserve">so Entscheidungsfindungen auf Basis des Datenüberschusses ermöglicht werden </w:t>
      </w:r>
      <w:sdt>
        <w:sdtPr>
          <w:alias w:val="To edit, see citavi.com/edit"/>
          <w:tag w:val="CitaviPlaceholder#ed46949d-4f16-4e06-85ea-26d5c202679e"/>
          <w:id w:val="1615948739"/>
          <w:placeholder>
            <w:docPart w:val="DefaultPlaceholder_-1854013440"/>
          </w:placeholder>
        </w:sdtPr>
        <w:sdtEndPr/>
        <w:sdtContent>
          <w:r w:rsidR="004744AF" w:rsidRPr="00F904CD">
            <w:rPr>
              <w:noProof/>
            </w:rPr>
            <w:fldChar w:fldCharType="begin"/>
          </w:r>
          <w:r w:rsidR="004744AF" w:rsidRPr="00F904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Y0YmVlLTlmMjItNDcxYi1hNDg1LTAyZWE5NmVkMTYyNyIsIlJhbmdlTGVuZ3RoIjoz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RdIn1dfSwiVGFnIjoiQ2l0YXZpUGxhY2Vob2xkZXIjZWQ0Njk0OWQtNGYxNi00ZTA2LTg1ZWEtMjZkNWMyMDI2NzllIiwiVGV4dCI6Ils0XSIsIldBSVZlcnNpb24iOiI2LjcuMC4wIn0=}</w:instrText>
          </w:r>
          <w:r w:rsidR="004744AF" w:rsidRPr="00F904CD">
            <w:rPr>
              <w:noProof/>
            </w:rPr>
            <w:fldChar w:fldCharType="separate"/>
          </w:r>
          <w:r w:rsidR="00E57B01" w:rsidRPr="00F904CD">
            <w:rPr>
              <w:noProof/>
            </w:rPr>
            <w:t>[4]</w:t>
          </w:r>
          <w:r w:rsidR="004744AF" w:rsidRPr="00F904CD">
            <w:rPr>
              <w:noProof/>
            </w:rPr>
            <w:fldChar w:fldCharType="end"/>
          </w:r>
        </w:sdtContent>
      </w:sdt>
      <w:r w:rsidR="004744AF" w:rsidRPr="00F904CD">
        <w:t>.</w:t>
      </w:r>
    </w:p>
    <w:p w14:paraId="5CDE9BB0" w14:textId="5C7B8AE2" w:rsidR="00D56D24" w:rsidRPr="00F904CD" w:rsidRDefault="00D56D24" w:rsidP="006A07F6">
      <w:pPr>
        <w:pStyle w:val="02Flietext"/>
      </w:pPr>
      <w:r w:rsidRPr="00F904CD">
        <w:t xml:space="preserve">Visual Analytics ist jedoch mehr als nur Visualisierung. Visual Analytics kombiniert Visualisierung mit statistischer Analyse, </w:t>
      </w:r>
      <w:r w:rsidR="00EB66F8" w:rsidRPr="00F904CD">
        <w:t xml:space="preserve">Interaktion, Wahrnehmungs -und Kognitionswissenschaft, Wissensmanagement und weiteren Aspekten </w:t>
      </w:r>
      <w:sdt>
        <w:sdtPr>
          <w:alias w:val="To edit, see citavi.com/edit"/>
          <w:tag w:val="CitaviPlaceholder#694b7df1-cd5e-48ca-b82e-de864306db59"/>
          <w:id w:val="1360630030"/>
          <w:placeholder>
            <w:docPart w:val="DefaultPlaceholder_-1854013440"/>
          </w:placeholder>
        </w:sdtPr>
        <w:sdtEndPr/>
        <w:sdtContent>
          <w:r w:rsidR="00EB66F8" w:rsidRPr="00F904CD">
            <w:rPr>
              <w:noProof/>
            </w:rPr>
            <w:fldChar w:fldCharType="begin"/>
          </w:r>
          <w:r w:rsidR="00EB66F8" w:rsidRPr="00F904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Q3ZmJjLTZmN2MtNGFjZS1iMmU1LWI1N2IxNjllNGVkYSIsIlJhbmdlTGVuZ3RoIjozLCJSZWZlcmVuY2VJZCI6Ijc4YTgxNDA1LTliNDYtNDBjNy04Y2ZjLTU0NGU3ODQ2YjJ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U0MC03MTA4MC02Xz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MTA4MC02XzYiLCJVcmlTdHJpbmciOiJodHRwczovL2RvaS5vcmcvMTAuMTAwNy85NzgtMy01NDAtNzEwODAtNl8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NvdmVyUGF0aCI6eyIkaWQiOiIxNiIsIiR0eXBlIjoiU3dpc3NBY2FkZW1pYy5DaXRhdmkuTGlua2VkUmVzb3VyY2UsIFN3aXNzQWNhZGVtaWMuQ2l0YXZpIiwiTGlua2VkUmVzb3VyY2VUeXBlIjoxLCJVcmlTdHJpbmciOiJTaW1vZmYsIELDtmhsZW4gZXQgYWwgKEhnKSAyMDA4IC0gVmlzdWFsIGRhdGEgbWluaW5nLmpwZ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A3Lzk3OC0zLTU0MC03MTA4MC02IiwiVXJpU3RyaW5nIjoiaHR0cHM6Ly9kb2kub3JnLzEwLjEwMDcvOTc4LTMtNTQwLTcxMDgwLT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}</w:instrText>
          </w:r>
          <w:r w:rsidR="00EB66F8" w:rsidRPr="00F904CD">
            <w:rPr>
              <w:noProof/>
            </w:rPr>
            <w:fldChar w:fldCharType="separate"/>
          </w:r>
          <w:r w:rsidR="00E57B01" w:rsidRPr="00F904CD">
            <w:rPr>
              <w:noProof/>
            </w:rPr>
            <w:t>[5]</w:t>
          </w:r>
          <w:r w:rsidR="00EB66F8" w:rsidRPr="00F904CD">
            <w:rPr>
              <w:noProof/>
            </w:rPr>
            <w:fldChar w:fldCharType="end"/>
          </w:r>
        </w:sdtContent>
      </w:sdt>
      <w:r w:rsidR="00EB66F8" w:rsidRPr="00F904CD">
        <w:t>.</w:t>
      </w:r>
    </w:p>
    <w:p w14:paraId="6BE8BBE2" w14:textId="44D1931B" w:rsidR="004C020C" w:rsidRPr="00F904CD" w:rsidRDefault="00FF0799" w:rsidP="004C020C">
      <w:pPr>
        <w:pStyle w:val="Heading3"/>
        <w:numPr>
          <w:ilvl w:val="1"/>
          <w:numId w:val="4"/>
        </w:numPr>
      </w:pPr>
      <w:bookmarkStart w:id="13" w:name="_Toc87956893"/>
      <w:bookmarkEnd w:id="12"/>
      <w:r w:rsidRPr="00F904CD">
        <w:lastRenderedPageBreak/>
        <w:t>Methoden</w:t>
      </w:r>
      <w:bookmarkEnd w:id="13"/>
    </w:p>
    <w:p w14:paraId="26E4CDFC" w14:textId="783BC87E" w:rsidR="00E57B01" w:rsidRPr="00F904CD" w:rsidRDefault="00A436CA" w:rsidP="00E57B01">
      <w:pPr>
        <w:pStyle w:val="02Flietext"/>
        <w:keepNext/>
      </w:pPr>
      <w:commentRangeStart w:id="14"/>
      <w:r w:rsidRPr="00F904CD">
        <w:rPr>
          <w:noProof/>
        </w:rPr>
        <w:drawing>
          <wp:inline distT="0" distB="0" distL="0" distR="0" wp14:anchorId="030F0BCD" wp14:editId="5F25B6B0">
            <wp:extent cx="5759450" cy="2929890"/>
            <wp:effectExtent l="0" t="0" r="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0"/>
                    <a:stretch>
                      <a:fillRect/>
                    </a:stretch>
                  </pic:blipFill>
                  <pic:spPr>
                    <a:xfrm>
                      <a:off x="0" y="0"/>
                      <a:ext cx="5759450" cy="2929890"/>
                    </a:xfrm>
                    <a:prstGeom prst="rect">
                      <a:avLst/>
                    </a:prstGeom>
                  </pic:spPr>
                </pic:pic>
              </a:graphicData>
            </a:graphic>
          </wp:inline>
        </w:drawing>
      </w:r>
      <w:commentRangeEnd w:id="14"/>
      <w:r w:rsidRPr="00F904CD">
        <w:rPr>
          <w:rStyle w:val="CommentReference"/>
          <w:rFonts w:ascii="Times New Roman" w:hAnsi="Times New Roman"/>
        </w:rPr>
        <w:commentReference w:id="14"/>
      </w:r>
    </w:p>
    <w:p w14:paraId="74846751" w14:textId="2944E197" w:rsidR="00EA6667" w:rsidRPr="00F904CD" w:rsidRDefault="00E57B01" w:rsidP="00E57B01">
      <w:pPr>
        <w:pStyle w:val="Caption"/>
      </w:pPr>
      <w:bookmarkStart w:id="15" w:name="_Ref90905706"/>
      <w:bookmarkStart w:id="16" w:name="_Ref90905542"/>
      <w:bookmarkStart w:id="17" w:name="_Ref90905692"/>
      <w:r w:rsidRPr="00F904CD">
        <w:t xml:space="preserve">Abbildung </w:t>
      </w:r>
      <w:r w:rsidR="00AC06F3">
        <w:fldChar w:fldCharType="begin"/>
      </w:r>
      <w:r w:rsidR="00AC06F3">
        <w:instrText xml:space="preserve"> SEQ Abbildung \* ARABIC </w:instrText>
      </w:r>
      <w:r w:rsidR="00AC06F3">
        <w:fldChar w:fldCharType="separate"/>
      </w:r>
      <w:r w:rsidR="00C61405">
        <w:rPr>
          <w:noProof/>
        </w:rPr>
        <w:t>1</w:t>
      </w:r>
      <w:r w:rsidR="00AC06F3">
        <w:rPr>
          <w:noProof/>
        </w:rPr>
        <w:fldChar w:fldCharType="end"/>
      </w:r>
      <w:bookmarkEnd w:id="15"/>
      <w:r w:rsidRPr="00F904CD">
        <w:t>: Visual Analytics Methoden</w:t>
      </w:r>
      <w:bookmarkEnd w:id="16"/>
      <w:r w:rsidR="007B5479" w:rsidRPr="00F904CD">
        <w:t xml:space="preserve"> </w:t>
      </w:r>
      <w:sdt>
        <w:sdtPr>
          <w:alias w:val="To edit, see citavi.com/edit"/>
          <w:tag w:val="CitaviPlaceholder#4a90a49b-ba2d-4b90-9a9f-b218ab74b80d"/>
          <w:id w:val="1305896134"/>
          <w:placeholder>
            <w:docPart w:val="DefaultPlaceholder_-1854013440"/>
          </w:placeholder>
        </w:sdtPr>
        <w:sdtEndPr/>
        <w:sdtContent>
          <w:r w:rsidR="007B5479" w:rsidRPr="00F904CD">
            <w:rPr>
              <w:noProof/>
            </w:rPr>
            <w:fldChar w:fldCharType="begin"/>
          </w:r>
          <w:r w:rsidR="007B5479" w:rsidRPr="00F904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TI0YmE5LWU5ZTAtNGFlYi04NDc2LTI4MGJiY2Y2NGY2ZiIsIlJhbmdlTGVuZ3RoIjoz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RdIn1dfSwiVGFnIjoiQ2l0YXZpUGxhY2Vob2xkZXIjNGE5MGE0OWItYmEyZC00YjkwLTlhOWYtYjIxOGFiNzRiODBkIiwiVGV4dCI6Ils0XSIsIldBSVZlcnNpb24iOiI2LjcuMC4wIn0=}</w:instrText>
          </w:r>
          <w:r w:rsidR="007B5479" w:rsidRPr="00F904CD">
            <w:rPr>
              <w:noProof/>
            </w:rPr>
            <w:fldChar w:fldCharType="separate"/>
          </w:r>
          <w:r w:rsidR="007B5479" w:rsidRPr="00F904CD">
            <w:rPr>
              <w:noProof/>
            </w:rPr>
            <w:t>[4]</w:t>
          </w:r>
          <w:r w:rsidR="007B5479" w:rsidRPr="00F904CD">
            <w:rPr>
              <w:noProof/>
            </w:rPr>
            <w:fldChar w:fldCharType="end"/>
          </w:r>
        </w:sdtContent>
      </w:sdt>
      <w:bookmarkEnd w:id="17"/>
    </w:p>
    <w:p w14:paraId="65CD24A6" w14:textId="3E9CA5C9" w:rsidR="00C83AF8" w:rsidRPr="00F904CD" w:rsidRDefault="007B5479" w:rsidP="004C020C">
      <w:pPr>
        <w:pStyle w:val="02Flietext"/>
      </w:pPr>
      <w:r w:rsidRPr="00F904CD">
        <w:t xml:space="preserve">In </w:t>
      </w:r>
      <w:r w:rsidRPr="00F904CD">
        <w:fldChar w:fldCharType="begin"/>
      </w:r>
      <w:r w:rsidRPr="00F904CD">
        <w:instrText xml:space="preserve"> REF _Ref90905706 \h </w:instrText>
      </w:r>
      <w:r w:rsidRPr="00F904CD">
        <w:fldChar w:fldCharType="separate"/>
      </w:r>
      <w:r w:rsidRPr="00F904CD">
        <w:t xml:space="preserve">Abbildung </w:t>
      </w:r>
      <w:r w:rsidRPr="00F904CD">
        <w:rPr>
          <w:noProof/>
        </w:rPr>
        <w:t>1</w:t>
      </w:r>
      <w:r w:rsidRPr="00F904CD">
        <w:fldChar w:fldCharType="end"/>
      </w:r>
      <w:r w:rsidRPr="00F904CD">
        <w:t xml:space="preserve"> sind die Methoden der Visual Analytics abstrakt dargestellt. </w:t>
      </w:r>
      <w:r w:rsidR="00A436CA" w:rsidRPr="00F904CD">
        <w:t xml:space="preserve">Um die vorhandenen Daten sinnvoll nutzen zu können ist oft erst eine Bereinigung </w:t>
      </w:r>
      <w:r w:rsidR="00C83AF8" w:rsidRPr="00F904CD">
        <w:t xml:space="preserve">oder anderweitige Verarbeitung </w:t>
      </w:r>
      <w:r w:rsidR="00A436CA" w:rsidRPr="00F904CD">
        <w:t xml:space="preserve">dieser Daten nötig. Dazu </w:t>
      </w:r>
      <w:r w:rsidR="00C83AF8" w:rsidRPr="00F904CD">
        <w:t xml:space="preserve">werden die Daten auf Ausreiser analysiert, gruppiert oder auch normalisiert. Mit den verarbeiteten Daten werden dann Visualisierungen erstellt. Anhand dieser Visualisierungen ist möglicherweise ein direkter Wissensgewinn möglich, oft führt aber erst die Interaktion eines Nutzer mit der Visualisierung zu dem gewünschten Wissensgewinn. Aus der Visualisierung gezogene Schlüsse werden wiederum genutzt, um Modelle auf Grundlage der Daten zu erstellen. In Interaktion mit diesem Modell durch beispielsweise Anpassung von Parametern können wiederum weitere Einsichten gewonnen werden, welche sich durch die Visualisierung des Modells wiederum überprüfen lassen. Das insgesamt gewonnene Wissen wird </w:t>
      </w:r>
      <w:r w:rsidR="006C6EB9" w:rsidRPr="00F904CD">
        <w:t>schlussendlich</w:t>
      </w:r>
      <w:r w:rsidR="00C83AF8" w:rsidRPr="00F904CD">
        <w:t xml:space="preserve"> innerhalb des Systems gespeichert und kann selbst mit Methoden der Visual Analytics </w:t>
      </w:r>
      <w:r w:rsidR="006C6EB9" w:rsidRPr="00F904CD">
        <w:t xml:space="preserve">analysiert </w:t>
      </w:r>
      <w:r w:rsidR="00C83AF8" w:rsidRPr="00F904CD">
        <w:t>werden</w:t>
      </w:r>
      <w:r w:rsidR="006C6EB9" w:rsidRPr="00F904CD">
        <w:t xml:space="preserve"> </w:t>
      </w:r>
      <w:sdt>
        <w:sdtPr>
          <w:alias w:val="To edit, see citavi.com/edit"/>
          <w:tag w:val="CitaviPlaceholder#56bf6565-f7f0-426b-9abe-a072c17dbed8"/>
          <w:id w:val="-1922326075"/>
          <w:placeholder>
            <w:docPart w:val="DefaultPlaceholder_-1854013440"/>
          </w:placeholder>
        </w:sdtPr>
        <w:sdtEndPr/>
        <w:sdtContent>
          <w:r w:rsidR="006C6EB9" w:rsidRPr="00F904CD">
            <w:rPr>
              <w:noProof/>
            </w:rPr>
            <w:fldChar w:fldCharType="begin"/>
          </w:r>
          <w:r w:rsidR="006C6EB9" w:rsidRPr="00F904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jM3NTFiLWVkY2YtNDFmNS04Y2JjLTM5MzFmMjBkMTYxNCIsIlJhbmdlTGVuZ3RoIjozLCJSZWZlcmVuY2VJZCI6ImMxYzFlM2ExLTI5ZmQtNDdjNC04OGE5LTcxYjBkMDJjMzg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wLTM4Ny0zOTk0MC05XzExMj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wLTM4Ny0zOTk0MC05XzExMjIiLCJVcmlTdHJpbmciOiJodHRwczovL2RvaS5vcmcvMTAuMTAwNy85NzgtMC0zODctMzk5NDAtOV8xMT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XZpZCBTY2jDtm5iZXJnZXIiLCJDcmVhdGVkT24iOiIyMDIxLTExLTE2VDA4OjM0OjMyIiwiTW9kaWZpZWRCeSI6Il9EYXZpZCBTY2jDtm5iZXJnZXIiLCJJZCI6ImI2NmZiYmRiLWRkM2QtNGJiYS04ZjMwLTMyMTdjODE5ODk4MCIsIk1vZGlmaWVkT24iOiIyMDIxLTExLTE2VDA4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iaWIuZGJ2aXMuZGUvdXBsb2FkZWRGaWxlcy8zNi5wZGYiLCJVcmlTdHJpbmciOiJodHRwczovL2JpYi5kYnZpcy5kZS91cGxvYWRlZEZpbGVzLzM2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OTc4LTAtMzg3LTM5OTQwLTkiLCJVcmlTdHJpbmciOiJodHRwczovL2RvaS5vcmcvMTAuMTAwNy85NzgtMC0zODctMzk5NDAt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}</w:instrText>
          </w:r>
          <w:r w:rsidR="006C6EB9" w:rsidRPr="00F904CD">
            <w:rPr>
              <w:noProof/>
            </w:rPr>
            <w:fldChar w:fldCharType="separate"/>
          </w:r>
          <w:r w:rsidR="006C6EB9" w:rsidRPr="00F904CD">
            <w:rPr>
              <w:noProof/>
            </w:rPr>
            <w:t>[4]</w:t>
          </w:r>
          <w:r w:rsidR="006C6EB9" w:rsidRPr="00F904CD">
            <w:rPr>
              <w:noProof/>
            </w:rPr>
            <w:fldChar w:fldCharType="end"/>
          </w:r>
        </w:sdtContent>
      </w:sdt>
      <w:r w:rsidR="006C6EB9" w:rsidRPr="00F904CD">
        <w:t>.</w:t>
      </w:r>
    </w:p>
    <w:p w14:paraId="383665C3" w14:textId="7D4B0F4B" w:rsidR="002422FD" w:rsidRPr="00F904CD" w:rsidRDefault="002422FD" w:rsidP="00EA6667">
      <w:pPr>
        <w:pStyle w:val="Heading2"/>
        <w:numPr>
          <w:ilvl w:val="0"/>
          <w:numId w:val="4"/>
        </w:numPr>
      </w:pPr>
      <w:r w:rsidRPr="00F904CD">
        <w:lastRenderedPageBreak/>
        <w:t>FIT</w:t>
      </w:r>
      <w:r w:rsidR="00F904CD" w:rsidRPr="00F904CD">
        <w:t xml:space="preserve"> Protokoll </w:t>
      </w:r>
    </w:p>
    <w:p w14:paraId="48373A12" w14:textId="74C3F6E2" w:rsidR="00F2527D" w:rsidRDefault="00D61F6C" w:rsidP="00F2527D">
      <w:pPr>
        <w:pStyle w:val="02Flietext"/>
      </w:pPr>
      <w:r w:rsidRPr="00F904CD">
        <w:t xml:space="preserve">Das </w:t>
      </w:r>
      <w:r w:rsidR="00F904CD" w:rsidRPr="00F904CD">
        <w:t xml:space="preserve">Flexible and Interoperable Data Transfer (FIT) Protokoll wird </w:t>
      </w:r>
      <w:r w:rsidR="00F904CD">
        <w:t xml:space="preserve">verwendet um von Sport, Fitness und Gesundheitsgeräten stammende Daten zu speichern und sie zu teilen.  </w:t>
      </w:r>
      <w:r w:rsidR="00BA1644">
        <w:t xml:space="preserve">Um das zu erreichen definiert das FIT Protokoll sogenannte FIT </w:t>
      </w:r>
      <w:proofErr w:type="spellStart"/>
      <w:r w:rsidR="00BA1644">
        <w:t>messages</w:t>
      </w:r>
      <w:proofErr w:type="spellEnd"/>
      <w:r w:rsidR="00BA1644">
        <w:t xml:space="preserve">, eine Reihe an Vorlagen zur Datenspeicherung. Insgesamt besteht das FIT Protokoll aus einer Dateistruktur, einer globalen Liste aus FIT </w:t>
      </w:r>
      <w:proofErr w:type="spellStart"/>
      <w:r w:rsidR="00BA1644">
        <w:t>messages</w:t>
      </w:r>
      <w:proofErr w:type="spellEnd"/>
      <w:r w:rsidR="00BA1644">
        <w:t xml:space="preserve"> und FIT </w:t>
      </w:r>
      <w:proofErr w:type="spellStart"/>
      <w:r w:rsidR="00BA1644">
        <w:t>fields</w:t>
      </w:r>
      <w:proofErr w:type="spellEnd"/>
      <w:r w:rsidR="00BA1644">
        <w:t xml:space="preserve"> und eines Software </w:t>
      </w:r>
      <w:proofErr w:type="spellStart"/>
      <w:r w:rsidR="00BA1644">
        <w:t>Developments</w:t>
      </w:r>
      <w:proofErr w:type="spellEnd"/>
      <w:r w:rsidR="00BA1644">
        <w:t xml:space="preserve"> Kits (SDK). </w:t>
      </w:r>
    </w:p>
    <w:p w14:paraId="1CE33470" w14:textId="63DBB230" w:rsidR="00BA1644" w:rsidRDefault="00BA1644" w:rsidP="00D411E6">
      <w:pPr>
        <w:pStyle w:val="Heading3"/>
        <w:numPr>
          <w:ilvl w:val="1"/>
          <w:numId w:val="27"/>
        </w:numPr>
      </w:pPr>
      <w:r>
        <w:t>FIT Datei</w:t>
      </w:r>
      <w:r w:rsidR="00EB18C4">
        <w:t>aufbau</w:t>
      </w:r>
    </w:p>
    <w:p w14:paraId="200E749B" w14:textId="77777777" w:rsidR="00D411E6" w:rsidRDefault="00D411E6" w:rsidP="00D411E6">
      <w:pPr>
        <w:pStyle w:val="02Flietext"/>
        <w:keepNext/>
      </w:pPr>
      <w:r>
        <w:rPr>
          <w:noProof/>
        </w:rPr>
        <w:drawing>
          <wp:inline distT="0" distB="0" distL="0" distR="0" wp14:anchorId="3C136A8B" wp14:editId="5DB3DA01">
            <wp:extent cx="5759450" cy="2572385"/>
            <wp:effectExtent l="0" t="0" r="0" b="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25"/>
                    <a:stretch>
                      <a:fillRect/>
                    </a:stretch>
                  </pic:blipFill>
                  <pic:spPr>
                    <a:xfrm>
                      <a:off x="0" y="0"/>
                      <a:ext cx="5759450" cy="2572385"/>
                    </a:xfrm>
                    <a:prstGeom prst="rect">
                      <a:avLst/>
                    </a:prstGeom>
                  </pic:spPr>
                </pic:pic>
              </a:graphicData>
            </a:graphic>
          </wp:inline>
        </w:drawing>
      </w:r>
    </w:p>
    <w:p w14:paraId="0C380AB6" w14:textId="5BA02EFF" w:rsidR="00D411E6" w:rsidRPr="00D411E6" w:rsidRDefault="00D411E6" w:rsidP="00D411E6">
      <w:pPr>
        <w:pStyle w:val="Caption"/>
      </w:pPr>
      <w:r>
        <w:t xml:space="preserve">Abbildung </w:t>
      </w:r>
      <w:fldSimple w:instr=" SEQ Abbildung \* ARABIC ">
        <w:r w:rsidR="00C61405">
          <w:rPr>
            <w:noProof/>
          </w:rPr>
          <w:t>2</w:t>
        </w:r>
      </w:fldSimple>
      <w:r>
        <w:t>: FIT Dateistruktur</w:t>
      </w:r>
    </w:p>
    <w:p w14:paraId="282FF79B" w14:textId="35BC8C4A" w:rsidR="00BA1644" w:rsidRDefault="00D411E6" w:rsidP="00BA1644">
      <w:pPr>
        <w:pStyle w:val="02Flietext"/>
      </w:pPr>
      <w:r>
        <w:t>Jede</w:t>
      </w:r>
      <w:r w:rsidR="00BA1644">
        <w:t xml:space="preserve"> FIT Datei besteht aus einer Reihe an Einträgen. Jeder Eintrag wiederum besteht aus Header und dem Inhalt. Der Inhalt enthält entweder eine Definitionsnachricht, welche </w:t>
      </w:r>
      <w:r>
        <w:t>die nächsten Inhalte näher beschreibt</w:t>
      </w:r>
      <w:r w:rsidR="00A03B16">
        <w:t xml:space="preserve">, siehe Abbildung 2 </w:t>
      </w:r>
      <w:proofErr w:type="spellStart"/>
      <w:r w:rsidR="00A03B16">
        <w:t>Record</w:t>
      </w:r>
      <w:proofErr w:type="spellEnd"/>
      <w:r w:rsidR="00A03B16">
        <w:t xml:space="preserve"> m.</w:t>
      </w:r>
      <w:r>
        <w:t xml:space="preserve"> </w:t>
      </w:r>
      <w:r w:rsidR="00A03B16">
        <w:t>O</w:t>
      </w:r>
      <w:r>
        <w:t xml:space="preserve">der eine </w:t>
      </w:r>
      <w:proofErr w:type="spellStart"/>
      <w:r>
        <w:t>data</w:t>
      </w:r>
      <w:proofErr w:type="spellEnd"/>
      <w:r>
        <w:t xml:space="preserve"> </w:t>
      </w:r>
      <w:proofErr w:type="spellStart"/>
      <w:r>
        <w:t>message</w:t>
      </w:r>
      <w:proofErr w:type="spellEnd"/>
      <w:r>
        <w:t xml:space="preserve"> welche eine Reihe an tatsächlichen Messdaten enthält</w:t>
      </w:r>
      <w:r w:rsidR="00A03B16">
        <w:t xml:space="preserve">, siehe </w:t>
      </w:r>
      <w:proofErr w:type="spellStart"/>
      <w:r w:rsidR="00A03B16">
        <w:t>Record</w:t>
      </w:r>
      <w:proofErr w:type="spellEnd"/>
      <w:r w:rsidR="00A03B16">
        <w:t xml:space="preserve"> n</w:t>
      </w:r>
      <w:r>
        <w:t>. Die FIT Dateistruktur definiert dazu Inhalt, Länge und Typ dieser Nachrichten.</w:t>
      </w:r>
    </w:p>
    <w:p w14:paraId="3EEA869A" w14:textId="77777777" w:rsidR="00C61405" w:rsidRDefault="00C61405" w:rsidP="00C61405">
      <w:pPr>
        <w:pStyle w:val="02Flietext"/>
        <w:keepNext/>
      </w:pPr>
      <w:r>
        <w:rPr>
          <w:noProof/>
        </w:rPr>
        <w:lastRenderedPageBreak/>
        <w:drawing>
          <wp:inline distT="0" distB="0" distL="0" distR="0" wp14:anchorId="1752A6B9" wp14:editId="761A178D">
            <wp:extent cx="5759450" cy="2643505"/>
            <wp:effectExtent l="0" t="0" r="0" b="4445"/>
            <wp:docPr id="3" name="Picture 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with medium confidence"/>
                    <pic:cNvPicPr/>
                  </pic:nvPicPr>
                  <pic:blipFill>
                    <a:blip r:embed="rId26"/>
                    <a:stretch>
                      <a:fillRect/>
                    </a:stretch>
                  </pic:blipFill>
                  <pic:spPr>
                    <a:xfrm>
                      <a:off x="0" y="0"/>
                      <a:ext cx="5759450" cy="2643505"/>
                    </a:xfrm>
                    <a:prstGeom prst="rect">
                      <a:avLst/>
                    </a:prstGeom>
                  </pic:spPr>
                </pic:pic>
              </a:graphicData>
            </a:graphic>
          </wp:inline>
        </w:drawing>
      </w:r>
    </w:p>
    <w:p w14:paraId="1D5EB0C7" w14:textId="7347D14F" w:rsidR="00C61405" w:rsidRDefault="00C61405" w:rsidP="00C61405">
      <w:pPr>
        <w:pStyle w:val="Caption"/>
      </w:pPr>
      <w:r>
        <w:t xml:space="preserve">Abbildung </w:t>
      </w:r>
      <w:fldSimple w:instr=" SEQ Abbildung \* ARABIC ">
        <w:r>
          <w:rPr>
            <w:noProof/>
          </w:rPr>
          <w:t>3</w:t>
        </w:r>
      </w:fldSimple>
    </w:p>
    <w:p w14:paraId="2553BB05" w14:textId="29C4A02B" w:rsidR="009B755A" w:rsidRPr="00BA1644" w:rsidRDefault="009B755A" w:rsidP="009B755A">
      <w:pPr>
        <w:pStyle w:val="Heading3"/>
      </w:pPr>
      <w:r>
        <w:t xml:space="preserve">4.2 FIT </w:t>
      </w:r>
      <w:proofErr w:type="spellStart"/>
      <w:r>
        <w:t>Profiles</w:t>
      </w:r>
      <w:proofErr w:type="spellEnd"/>
    </w:p>
    <w:p w14:paraId="631205A0" w14:textId="77777777" w:rsidR="00F904CD" w:rsidRPr="00F904CD" w:rsidRDefault="00F904CD" w:rsidP="00F2527D">
      <w:pPr>
        <w:pStyle w:val="02Flietext"/>
      </w:pPr>
    </w:p>
    <w:p w14:paraId="1C21209C" w14:textId="00FEFD71" w:rsidR="00B74BE4" w:rsidRPr="00F904CD" w:rsidRDefault="008C3A13" w:rsidP="008C3A13">
      <w:pPr>
        <w:pStyle w:val="Heading2"/>
        <w:numPr>
          <w:ilvl w:val="0"/>
          <w:numId w:val="4"/>
        </w:numPr>
      </w:pPr>
      <w:bookmarkStart w:id="18" w:name="_Toc87956894"/>
      <w:r w:rsidRPr="00F904CD">
        <w:t>Anwendung</w:t>
      </w:r>
      <w:r w:rsidR="004874D1" w:rsidRPr="00F904CD">
        <w:t>/Umsetzung/Visualisierungen</w:t>
      </w:r>
      <w:bookmarkEnd w:id="18"/>
    </w:p>
    <w:p w14:paraId="364144F3" w14:textId="46738868" w:rsidR="008C3A13" w:rsidRPr="00F904CD" w:rsidRDefault="00B74BE4" w:rsidP="00B74BE4">
      <w:pPr>
        <w:rPr>
          <w:rFonts w:ascii="Arial" w:eastAsia="Times New Roman" w:hAnsi="Arial"/>
          <w:sz w:val="28"/>
          <w:szCs w:val="26"/>
        </w:rPr>
      </w:pPr>
      <w:r w:rsidRPr="00F904CD">
        <w:br w:type="page"/>
      </w:r>
    </w:p>
    <w:p w14:paraId="2B8BA51A" w14:textId="5D431D5A" w:rsidR="00FE6B9F" w:rsidRPr="00F904CD" w:rsidRDefault="00FE6B9F" w:rsidP="00FE6B9F">
      <w:pPr>
        <w:rPr>
          <w:rFonts w:ascii="Arial" w:hAnsi="Arial" w:cs="Arial"/>
        </w:rPr>
      </w:pPr>
    </w:p>
    <w:sdt>
      <w:sdtPr>
        <w:rPr>
          <w:rFonts w:ascii="Times New Roman" w:eastAsia="Calibri" w:hAnsi="Times New Roman"/>
          <w:bCs w:val="0"/>
          <w:sz w:val="24"/>
          <w:szCs w:val="22"/>
        </w:rPr>
        <w:tag w:val="CitaviBibliography"/>
        <w:id w:val="-976449275"/>
        <w:placeholder>
          <w:docPart w:val="DefaultPlaceholder_-1854013440"/>
        </w:placeholder>
      </w:sdtPr>
      <w:sdtEndPr/>
      <w:sdtContent>
        <w:p w14:paraId="29FD7055" w14:textId="77777777" w:rsidR="00E57B01" w:rsidRPr="00F904CD" w:rsidRDefault="006D7194" w:rsidP="00E57B01">
          <w:pPr>
            <w:pStyle w:val="CitaviBibliographyHeading"/>
          </w:pPr>
          <w:r w:rsidRPr="00F904CD">
            <w:fldChar w:fldCharType="begin"/>
          </w:r>
          <w:r w:rsidRPr="00F904CD">
            <w:instrText>ADDIN CitaviBibliography</w:instrText>
          </w:r>
          <w:r w:rsidRPr="00F904CD">
            <w:fldChar w:fldCharType="separate"/>
          </w:r>
          <w:r w:rsidR="00E57B01" w:rsidRPr="00F904CD">
            <w:t>References</w:t>
          </w:r>
        </w:p>
        <w:p w14:paraId="5A1686EE" w14:textId="77777777" w:rsidR="00E57B01" w:rsidRPr="00BA1644" w:rsidRDefault="00E57B01" w:rsidP="00E57B01">
          <w:pPr>
            <w:pStyle w:val="CitaviBibliographyEntry"/>
            <w:rPr>
              <w:lang w:val="en-US"/>
            </w:rPr>
          </w:pPr>
          <w:r w:rsidRPr="00BA1644">
            <w:rPr>
              <w:lang w:val="en-US"/>
            </w:rPr>
            <w:t>[1]</w:t>
          </w:r>
          <w:r w:rsidRPr="00BA1644">
            <w:rPr>
              <w:lang w:val="en-US"/>
            </w:rPr>
            <w:tab/>
          </w:r>
          <w:bookmarkStart w:id="19" w:name="_CTVL001330bad6f6bea45ffb1c1b85535a8d7a4"/>
          <w:r w:rsidRPr="00BA1644">
            <w:rPr>
              <w:lang w:val="en-US"/>
            </w:rPr>
            <w:t xml:space="preserve">B. J. </w:t>
          </w:r>
          <w:proofErr w:type="spellStart"/>
          <w:r w:rsidRPr="00BA1644">
            <w:rPr>
              <w:lang w:val="en-US"/>
            </w:rPr>
            <w:t>Mccarthy</w:t>
          </w:r>
          <w:proofErr w:type="spellEnd"/>
          <w:r w:rsidRPr="00BA1644">
            <w:rPr>
              <w:lang w:val="en-US"/>
            </w:rPr>
            <w:t>, “One in Five U.S. Adults Use Health Apps, Wearable Trackers,”</w:t>
          </w:r>
          <w:bookmarkEnd w:id="19"/>
          <w:r w:rsidRPr="00BA1644">
            <w:rPr>
              <w:lang w:val="en-US"/>
            </w:rPr>
            <w:t xml:space="preserve"> </w:t>
          </w:r>
          <w:r w:rsidRPr="00BA1644">
            <w:rPr>
              <w:i/>
              <w:lang w:val="en-US"/>
            </w:rPr>
            <w:t>Gallup</w:t>
          </w:r>
          <w:r w:rsidRPr="00BA1644">
            <w:rPr>
              <w:lang w:val="en-US"/>
            </w:rPr>
            <w:t>, 11 Dec., 2019. https://​news.gallup.com​/​poll/​269096/​one-​five-​adults-​health-​apps-​wearable-​trackers.aspx (accessed: Dec. 19 2021).</w:t>
          </w:r>
        </w:p>
        <w:p w14:paraId="530F1697" w14:textId="77777777" w:rsidR="00E57B01" w:rsidRPr="00BA1644" w:rsidRDefault="00E57B01" w:rsidP="00E57B01">
          <w:pPr>
            <w:pStyle w:val="CitaviBibliographyEntry"/>
            <w:rPr>
              <w:lang w:val="en-US"/>
            </w:rPr>
          </w:pPr>
          <w:r w:rsidRPr="00BA1644">
            <w:rPr>
              <w:lang w:val="en-US"/>
            </w:rPr>
            <w:t>[2]</w:t>
          </w:r>
          <w:r w:rsidRPr="00BA1644">
            <w:rPr>
              <w:lang w:val="en-US"/>
            </w:rPr>
            <w:tab/>
          </w:r>
          <w:bookmarkStart w:id="20" w:name="_CTVL00128d0e4c727664d3bad20b284ba52f592"/>
          <w:r w:rsidRPr="00BA1644">
            <w:rPr>
              <w:lang w:val="en-US"/>
            </w:rPr>
            <w:t>Y. N. Harari,</w:t>
          </w:r>
          <w:bookmarkEnd w:id="20"/>
          <w:r w:rsidRPr="00BA1644">
            <w:rPr>
              <w:lang w:val="en-US"/>
            </w:rPr>
            <w:t xml:space="preserve"> </w:t>
          </w:r>
          <w:r w:rsidRPr="00BA1644">
            <w:rPr>
              <w:i/>
              <w:lang w:val="en-US"/>
            </w:rPr>
            <w:t>21 lessons for the 21st century</w:t>
          </w:r>
          <w:r w:rsidRPr="00BA1644">
            <w:rPr>
              <w:lang w:val="en-US"/>
            </w:rPr>
            <w:t>. New York: Spiegel &amp; Grau, 2018.</w:t>
          </w:r>
        </w:p>
        <w:p w14:paraId="3943577D" w14:textId="77777777" w:rsidR="00E57B01" w:rsidRPr="00BA1644" w:rsidRDefault="00E57B01" w:rsidP="00E57B01">
          <w:pPr>
            <w:pStyle w:val="CitaviBibliographyEntry"/>
            <w:rPr>
              <w:lang w:val="en-US"/>
            </w:rPr>
          </w:pPr>
          <w:r w:rsidRPr="00BA1644">
            <w:rPr>
              <w:lang w:val="en-US"/>
            </w:rPr>
            <w:t>[3]</w:t>
          </w:r>
          <w:r w:rsidRPr="00BA1644">
            <w:rPr>
              <w:lang w:val="en-US"/>
            </w:rPr>
            <w:tab/>
          </w:r>
          <w:bookmarkStart w:id="21" w:name="_CTVL001a953f6524e694c72ac6e6feeeafe139f"/>
          <w:r w:rsidRPr="00BA1644">
            <w:rPr>
              <w:lang w:val="en-US"/>
            </w:rPr>
            <w:t>P. C. Wong and J. Thomas, “Visual analytics,”</w:t>
          </w:r>
          <w:bookmarkEnd w:id="21"/>
          <w:r w:rsidRPr="00BA1644">
            <w:rPr>
              <w:lang w:val="en-US"/>
            </w:rPr>
            <w:t xml:space="preserve"> </w:t>
          </w:r>
          <w:r w:rsidRPr="00BA1644">
            <w:rPr>
              <w:i/>
              <w:lang w:val="en-US"/>
            </w:rPr>
            <w:t>IEEE computer graphics and applications</w:t>
          </w:r>
          <w:r w:rsidRPr="00BA1644">
            <w:rPr>
              <w:lang w:val="en-US"/>
            </w:rPr>
            <w:t xml:space="preserve">, vol. 24, no. 5, pp. 20–21, 2004, </w:t>
          </w:r>
          <w:proofErr w:type="spellStart"/>
          <w:r w:rsidRPr="00BA1644">
            <w:rPr>
              <w:lang w:val="en-US"/>
            </w:rPr>
            <w:t>doi</w:t>
          </w:r>
          <w:proofErr w:type="spellEnd"/>
          <w:r w:rsidRPr="00BA1644">
            <w:rPr>
              <w:lang w:val="en-US"/>
            </w:rPr>
            <w:t>: 10.1109/mcg.2004.39.</w:t>
          </w:r>
        </w:p>
        <w:p w14:paraId="581A76AD" w14:textId="77777777" w:rsidR="00E57B01" w:rsidRPr="00BA1644" w:rsidRDefault="00E57B01" w:rsidP="00E57B01">
          <w:pPr>
            <w:pStyle w:val="CitaviBibliographyEntry"/>
            <w:rPr>
              <w:lang w:val="en-US"/>
            </w:rPr>
          </w:pPr>
          <w:r w:rsidRPr="00BA1644">
            <w:rPr>
              <w:lang w:val="en-US"/>
            </w:rPr>
            <w:t>[4]</w:t>
          </w:r>
          <w:r w:rsidRPr="00BA1644">
            <w:rPr>
              <w:lang w:val="en-US"/>
            </w:rPr>
            <w:tab/>
          </w:r>
          <w:bookmarkStart w:id="22" w:name="_CTVL001c1c1e3a129fd47c488a971b0d02c3889"/>
          <w:r w:rsidRPr="00BA1644">
            <w:rPr>
              <w:lang w:val="en-US"/>
            </w:rPr>
            <w:t>D. A. Keim, F. Mansmann, A. Stoffel, and H. Ziegler, “Visual Analytics,” in</w:t>
          </w:r>
          <w:bookmarkEnd w:id="22"/>
          <w:r w:rsidRPr="00BA1644">
            <w:rPr>
              <w:lang w:val="en-US"/>
            </w:rPr>
            <w:t xml:space="preserve"> </w:t>
          </w:r>
          <w:r w:rsidRPr="00BA1644">
            <w:rPr>
              <w:i/>
              <w:lang w:val="en-US"/>
            </w:rPr>
            <w:t>Encyclopedia of Database Systems</w:t>
          </w:r>
          <w:r w:rsidRPr="00BA1644">
            <w:rPr>
              <w:lang w:val="en-US"/>
            </w:rPr>
            <w:t>, L. LIU and M. T. ÖZSU, Eds., Boston, MA: Springer US, 2009, pp. 3341–3346.</w:t>
          </w:r>
        </w:p>
        <w:p w14:paraId="72C9EF1E" w14:textId="5A6C1206" w:rsidR="006D7194" w:rsidRPr="00BA1644" w:rsidRDefault="00E57B01" w:rsidP="00E57B01">
          <w:pPr>
            <w:pStyle w:val="CitaviBibliographyEntry"/>
            <w:rPr>
              <w:lang w:val="en-US"/>
            </w:rPr>
          </w:pPr>
          <w:r w:rsidRPr="00BA1644">
            <w:rPr>
              <w:lang w:val="en-US"/>
            </w:rPr>
            <w:t>[5]</w:t>
          </w:r>
          <w:r w:rsidRPr="00BA1644">
            <w:rPr>
              <w:lang w:val="en-US"/>
            </w:rPr>
            <w:tab/>
          </w:r>
          <w:bookmarkStart w:id="23" w:name="_CTVL00178a814059b4640c78cfc544e7846b2e4"/>
          <w:r w:rsidRPr="00BA1644">
            <w:rPr>
              <w:lang w:val="en-US"/>
            </w:rPr>
            <w:t>D. A. Keim, F. Mansmann, J. Schneidewind, J. Thomas, and H. Ziegler, “Visual Analytics: Scope and Challenges,” in</w:t>
          </w:r>
          <w:bookmarkEnd w:id="23"/>
          <w:r w:rsidRPr="00BA1644">
            <w:rPr>
              <w:lang w:val="en-US"/>
            </w:rPr>
            <w:t xml:space="preserve"> </w:t>
          </w:r>
          <w:r w:rsidRPr="00BA1644">
            <w:rPr>
              <w:i/>
              <w:lang w:val="en-US"/>
            </w:rPr>
            <w:t>Lecture notes in computer science, State-of-the-art survey  0302-9743</w:t>
          </w:r>
          <w:r w:rsidRPr="00BA1644">
            <w:rPr>
              <w:lang w:val="en-US"/>
            </w:rPr>
            <w:t xml:space="preserve">, vol. 4404, </w:t>
          </w:r>
          <w:r w:rsidRPr="00BA1644">
            <w:rPr>
              <w:i/>
              <w:lang w:val="en-US"/>
            </w:rPr>
            <w:t xml:space="preserve">Visual data mining: Theory, techniques and tools for visual analytics /  Simeon J. </w:t>
          </w:r>
          <w:proofErr w:type="spellStart"/>
          <w:r w:rsidRPr="00BA1644">
            <w:rPr>
              <w:i/>
              <w:lang w:val="en-US"/>
            </w:rPr>
            <w:t>Simoff</w:t>
          </w:r>
          <w:proofErr w:type="spellEnd"/>
          <w:r w:rsidRPr="00BA1644">
            <w:rPr>
              <w:i/>
              <w:lang w:val="en-US"/>
            </w:rPr>
            <w:t xml:space="preserve">, Michael H. </w:t>
          </w:r>
          <w:proofErr w:type="spellStart"/>
          <w:r w:rsidRPr="00BA1644">
            <w:rPr>
              <w:i/>
              <w:lang w:val="en-US"/>
            </w:rPr>
            <w:t>Böhlen</w:t>
          </w:r>
          <w:proofErr w:type="spellEnd"/>
          <w:r w:rsidRPr="00BA1644">
            <w:rPr>
              <w:i/>
              <w:lang w:val="en-US"/>
            </w:rPr>
            <w:t>, Arturas Mazeika (eds.)</w:t>
          </w:r>
          <w:r w:rsidRPr="00BA1644">
            <w:rPr>
              <w:lang w:val="en-US"/>
            </w:rPr>
            <w:t xml:space="preserve">, S. J. </w:t>
          </w:r>
          <w:proofErr w:type="spellStart"/>
          <w:r w:rsidRPr="00BA1644">
            <w:rPr>
              <w:lang w:val="en-US"/>
            </w:rPr>
            <w:t>Simoff</w:t>
          </w:r>
          <w:proofErr w:type="spellEnd"/>
          <w:r w:rsidRPr="00BA1644">
            <w:rPr>
              <w:lang w:val="en-US"/>
            </w:rPr>
            <w:t xml:space="preserve">, M. H. </w:t>
          </w:r>
          <w:proofErr w:type="spellStart"/>
          <w:r w:rsidRPr="00BA1644">
            <w:rPr>
              <w:lang w:val="en-US"/>
            </w:rPr>
            <w:t>Böhlen</w:t>
          </w:r>
          <w:proofErr w:type="spellEnd"/>
          <w:r w:rsidRPr="00BA1644">
            <w:rPr>
              <w:lang w:val="en-US"/>
            </w:rPr>
            <w:t xml:space="preserve">, and A. </w:t>
          </w:r>
          <w:proofErr w:type="spellStart"/>
          <w:r w:rsidRPr="00BA1644">
            <w:rPr>
              <w:lang w:val="en-US"/>
            </w:rPr>
            <w:t>Mazieka</w:t>
          </w:r>
          <w:proofErr w:type="spellEnd"/>
          <w:r w:rsidRPr="00BA1644">
            <w:rPr>
              <w:lang w:val="en-US"/>
            </w:rPr>
            <w:t>, Eds., Berlin: Springer, 2008, pp. 76–90.</w:t>
          </w:r>
          <w:r w:rsidR="006D7194" w:rsidRPr="00F904CD">
            <w:fldChar w:fldCharType="end"/>
          </w:r>
        </w:p>
      </w:sdtContent>
    </w:sdt>
    <w:p w14:paraId="46A8D87A" w14:textId="77777777" w:rsidR="006D7194" w:rsidRPr="00BA1644" w:rsidRDefault="006D7194" w:rsidP="006D7194">
      <w:pPr>
        <w:rPr>
          <w:lang w:val="en-US"/>
        </w:rPr>
      </w:pPr>
    </w:p>
    <w:sectPr w:rsidR="006D7194" w:rsidRPr="00BA1644" w:rsidSect="00C8744B">
      <w:headerReference w:type="default" r:id="rId27"/>
      <w:pgSz w:w="11906" w:h="16838"/>
      <w:pgMar w:top="1985"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Schoenberger David (inf19023)" w:date="2021-12-20T15:22:00Z" w:initials="SD(">
    <w:p w14:paraId="0FE3D7FA" w14:textId="77777777" w:rsidR="00A436CA" w:rsidRDefault="00A436CA" w:rsidP="00917395">
      <w:pPr>
        <w:pStyle w:val="CommentText"/>
      </w:pPr>
      <w:r>
        <w:rPr>
          <w:rStyle w:val="CommentReference"/>
        </w:rPr>
        <w:annotationRef/>
      </w:r>
      <w:r>
        <w:t>Eigenen Graphen erstel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E3D7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1E2E" w16cex:dateUtc="2021-12-20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E3D7FA" w16cid:durableId="256B1E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043E3B" w14:textId="77777777" w:rsidR="00AC06F3" w:rsidRDefault="00AC06F3">
      <w:r>
        <w:separator/>
      </w:r>
    </w:p>
  </w:endnote>
  <w:endnote w:type="continuationSeparator" w:id="0">
    <w:p w14:paraId="62677DF1" w14:textId="77777777" w:rsidR="00AC06F3" w:rsidRDefault="00AC06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890254" w14:textId="77777777" w:rsidR="00583924" w:rsidRDefault="005839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02168" w14:textId="1A8BBBAF" w:rsidR="00583924" w:rsidRPr="00E54692" w:rsidRDefault="00583924">
    <w:pPr>
      <w:pStyle w:val="Footer"/>
      <w:rPr>
        <w:sz w:val="18"/>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B2A04" w14:textId="77777777" w:rsidR="00583924" w:rsidRDefault="005839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7374E" w14:textId="77777777" w:rsidR="00AC06F3" w:rsidRDefault="00AC06F3">
      <w:r>
        <w:separator/>
      </w:r>
    </w:p>
  </w:footnote>
  <w:footnote w:type="continuationSeparator" w:id="0">
    <w:p w14:paraId="311D5004" w14:textId="77777777" w:rsidR="00AC06F3" w:rsidRDefault="00AC06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CC000" w14:textId="77777777" w:rsidR="00583924" w:rsidRDefault="005839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E14E1" w14:textId="77777777" w:rsidR="00583924" w:rsidRPr="00AF6CA8" w:rsidRDefault="00583924" w:rsidP="00905B1B">
    <w:pPr>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56704" behindDoc="0" locked="0" layoutInCell="1" allowOverlap="1" wp14:anchorId="2B590B4F" wp14:editId="1213A7F9">
          <wp:simplePos x="0" y="0"/>
          <wp:positionH relativeFrom="column">
            <wp:posOffset>4309745</wp:posOffset>
          </wp:positionH>
          <wp:positionV relativeFrom="paragraph">
            <wp:posOffset>0</wp:posOffset>
          </wp:positionV>
          <wp:extent cx="1638300" cy="6858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DC48B" w14:textId="77777777" w:rsidR="00583924" w:rsidRDefault="0058392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2A580" w14:textId="52277AB0" w:rsidR="00583924" w:rsidRPr="00151908" w:rsidRDefault="00583924" w:rsidP="00905B1B">
    <w:pPr>
      <w:rPr>
        <w:rFonts w:ascii="Arial" w:hAnsi="Arial" w:cs="Arial"/>
        <w:b/>
        <w:color w:val="C0C0C0"/>
        <w:sz w:val="28"/>
        <w:szCs w:val="28"/>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rPr>
      <w:id w:val="743225272"/>
      <w:docPartObj>
        <w:docPartGallery w:val="Page Numbers (Top of Page)"/>
        <w:docPartUnique/>
      </w:docPartObj>
    </w:sdtPr>
    <w:sdtEndPr/>
    <w:sdtContent>
      <w:p w14:paraId="67FD90A0" w14:textId="3DF90AF7" w:rsidR="00583924" w:rsidRPr="00BA2643" w:rsidRDefault="00583924">
        <w:pPr>
          <w:pStyle w:val="Header"/>
          <w:jc w:val="right"/>
          <w:rPr>
            <w:rFonts w:ascii="Arial" w:hAnsi="Arial" w:cs="Arial"/>
          </w:rPr>
        </w:pPr>
        <w:r w:rsidRPr="00BA2643">
          <w:rPr>
            <w:rFonts w:ascii="Arial" w:hAnsi="Arial" w:cs="Arial"/>
          </w:rPr>
          <w:fldChar w:fldCharType="begin"/>
        </w:r>
        <w:r w:rsidRPr="00BA2643">
          <w:rPr>
            <w:rFonts w:ascii="Arial" w:hAnsi="Arial" w:cs="Arial"/>
          </w:rPr>
          <w:instrText>PAGE   \* MERGEFORMAT</w:instrText>
        </w:r>
        <w:r w:rsidRPr="00BA2643">
          <w:rPr>
            <w:rFonts w:ascii="Arial" w:hAnsi="Arial" w:cs="Arial"/>
          </w:rPr>
          <w:fldChar w:fldCharType="separate"/>
        </w:r>
        <w:r w:rsidRPr="00BA2643">
          <w:rPr>
            <w:rFonts w:ascii="Arial" w:hAnsi="Arial" w:cs="Arial"/>
          </w:rPr>
          <w:t>2</w:t>
        </w:r>
        <w:r w:rsidRPr="00BA2643">
          <w:rPr>
            <w:rFonts w:ascii="Arial" w:hAnsi="Arial" w:cs="Arial"/>
          </w:rPr>
          <w:fldChar w:fldCharType="end"/>
        </w:r>
      </w:p>
    </w:sdtContent>
  </w:sdt>
  <w:p w14:paraId="2E5AE1EA" w14:textId="77777777" w:rsidR="00583924" w:rsidRPr="00151908" w:rsidRDefault="00583924" w:rsidP="00905B1B">
    <w:pPr>
      <w:rPr>
        <w:rFonts w:ascii="Arial" w:hAnsi="Arial" w:cs="Arial"/>
        <w:b/>
        <w:color w:val="C0C0C0"/>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16B3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524ECB"/>
    <w:multiLevelType w:val="hybridMultilevel"/>
    <w:tmpl w:val="04DEF03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36612F3"/>
    <w:multiLevelType w:val="hybridMultilevel"/>
    <w:tmpl w:val="5AD64924"/>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 w15:restartNumberingAfterBreak="0">
    <w:nsid w:val="0CF00F46"/>
    <w:multiLevelType w:val="hybridMultilevel"/>
    <w:tmpl w:val="536CB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F84F3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41408A"/>
    <w:multiLevelType w:val="multilevel"/>
    <w:tmpl w:val="2E42E628"/>
    <w:lvl w:ilvl="0">
      <w:start w:val="1"/>
      <w:numFmt w:val="upperLetter"/>
      <w:pStyle w:val="1Anhang"/>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203716C7"/>
    <w:multiLevelType w:val="multilevel"/>
    <w:tmpl w:val="F5BCD36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20A2E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9" w15:restartNumberingAfterBreak="0">
    <w:nsid w:val="475416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BA70D81"/>
    <w:multiLevelType w:val="hybridMultilevel"/>
    <w:tmpl w:val="0E2AA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1F528D"/>
    <w:multiLevelType w:val="hybridMultilevel"/>
    <w:tmpl w:val="4E069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06A3BD5"/>
    <w:multiLevelType w:val="hybridMultilevel"/>
    <w:tmpl w:val="ED14C424"/>
    <w:lvl w:ilvl="0" w:tplc="AA424D10">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20E16F6"/>
    <w:multiLevelType w:val="hybridMultilevel"/>
    <w:tmpl w:val="01DCC9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78006A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7B3126"/>
    <w:multiLevelType w:val="hybridMultilevel"/>
    <w:tmpl w:val="7B38A9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8348FF"/>
    <w:multiLevelType w:val="hybridMultilevel"/>
    <w:tmpl w:val="2EE209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A0714D2"/>
    <w:multiLevelType w:val="hybridMultilevel"/>
    <w:tmpl w:val="F2F690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F0D4A8F"/>
    <w:multiLevelType w:val="hybridMultilevel"/>
    <w:tmpl w:val="1D6AC2DE"/>
    <w:lvl w:ilvl="0" w:tplc="ACC8F79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5600EB"/>
    <w:multiLevelType w:val="multilevel"/>
    <w:tmpl w:val="CCF08A5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69ED0489"/>
    <w:multiLevelType w:val="hybridMultilevel"/>
    <w:tmpl w:val="778A8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D301107"/>
    <w:multiLevelType w:val="hybridMultilevel"/>
    <w:tmpl w:val="0254C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EC70CFF"/>
    <w:multiLevelType w:val="hybridMultilevel"/>
    <w:tmpl w:val="678AA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673830"/>
    <w:multiLevelType w:val="hybridMultilevel"/>
    <w:tmpl w:val="75A84D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8B57AE"/>
    <w:multiLevelType w:val="hybridMultilevel"/>
    <w:tmpl w:val="458A2E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7B93056D"/>
    <w:multiLevelType w:val="multilevel"/>
    <w:tmpl w:val="CA96908A"/>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2"/>
  </w:num>
  <w:num w:numId="3">
    <w:abstractNumId w:val="8"/>
  </w:num>
  <w:num w:numId="4">
    <w:abstractNumId w:val="0"/>
  </w:num>
  <w:num w:numId="5">
    <w:abstractNumId w:val="19"/>
  </w:num>
  <w:num w:numId="6">
    <w:abstractNumId w:val="2"/>
  </w:num>
  <w:num w:numId="7">
    <w:abstractNumId w:val="13"/>
  </w:num>
  <w:num w:numId="8">
    <w:abstractNumId w:val="22"/>
  </w:num>
  <w:num w:numId="9">
    <w:abstractNumId w:val="10"/>
  </w:num>
  <w:num w:numId="10">
    <w:abstractNumId w:val="24"/>
  </w:num>
  <w:num w:numId="11">
    <w:abstractNumId w:val="11"/>
  </w:num>
  <w:num w:numId="12">
    <w:abstractNumId w:val="16"/>
  </w:num>
  <w:num w:numId="13">
    <w:abstractNumId w:val="21"/>
  </w:num>
  <w:num w:numId="14">
    <w:abstractNumId w:val="23"/>
  </w:num>
  <w:num w:numId="15">
    <w:abstractNumId w:val="3"/>
  </w:num>
  <w:num w:numId="16">
    <w:abstractNumId w:val="4"/>
  </w:num>
  <w:num w:numId="17">
    <w:abstractNumId w:val="15"/>
  </w:num>
  <w:num w:numId="18">
    <w:abstractNumId w:val="7"/>
  </w:num>
  <w:num w:numId="19">
    <w:abstractNumId w:val="25"/>
  </w:num>
  <w:num w:numId="20">
    <w:abstractNumId w:val="17"/>
  </w:num>
  <w:num w:numId="21">
    <w:abstractNumId w:val="20"/>
  </w:num>
  <w:num w:numId="22">
    <w:abstractNumId w:val="26"/>
  </w:num>
  <w:num w:numId="23">
    <w:abstractNumId w:val="9"/>
  </w:num>
  <w:num w:numId="24">
    <w:abstractNumId w:val="1"/>
  </w:num>
  <w:num w:numId="25">
    <w:abstractNumId w:val="18"/>
  </w:num>
  <w:num w:numId="26">
    <w:abstractNumId w:val="14"/>
  </w:num>
  <w:num w:numId="27">
    <w:abstractNumId w:val="6"/>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oenberger David (inf19023)">
    <w15:presenceInfo w15:providerId="AD" w15:userId="S::inf19023@lehre.dhbw-stuttgart.de::2fd6d4ff-55df-4784-bc94-79ae1edf0d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00EB"/>
    <w:rsid w:val="00000C5D"/>
    <w:rsid w:val="0000110F"/>
    <w:rsid w:val="0000153B"/>
    <w:rsid w:val="0000163E"/>
    <w:rsid w:val="00001A6B"/>
    <w:rsid w:val="000035E0"/>
    <w:rsid w:val="0000434D"/>
    <w:rsid w:val="0000536D"/>
    <w:rsid w:val="0000565C"/>
    <w:rsid w:val="00005932"/>
    <w:rsid w:val="000066FB"/>
    <w:rsid w:val="00006AC6"/>
    <w:rsid w:val="00010A3F"/>
    <w:rsid w:val="000121CF"/>
    <w:rsid w:val="000121D9"/>
    <w:rsid w:val="000128BB"/>
    <w:rsid w:val="00013B48"/>
    <w:rsid w:val="0001444A"/>
    <w:rsid w:val="000151A4"/>
    <w:rsid w:val="00015880"/>
    <w:rsid w:val="000163A9"/>
    <w:rsid w:val="0002316D"/>
    <w:rsid w:val="0002419D"/>
    <w:rsid w:val="000250D7"/>
    <w:rsid w:val="00025F69"/>
    <w:rsid w:val="000269FB"/>
    <w:rsid w:val="00030729"/>
    <w:rsid w:val="00032CD2"/>
    <w:rsid w:val="000331BA"/>
    <w:rsid w:val="00034CD2"/>
    <w:rsid w:val="00034DC7"/>
    <w:rsid w:val="000367BF"/>
    <w:rsid w:val="000370DE"/>
    <w:rsid w:val="00037703"/>
    <w:rsid w:val="000407F8"/>
    <w:rsid w:val="00041687"/>
    <w:rsid w:val="00041798"/>
    <w:rsid w:val="00041FC6"/>
    <w:rsid w:val="0004259D"/>
    <w:rsid w:val="00042672"/>
    <w:rsid w:val="00042880"/>
    <w:rsid w:val="00044F30"/>
    <w:rsid w:val="0004550D"/>
    <w:rsid w:val="00045C32"/>
    <w:rsid w:val="00045CCC"/>
    <w:rsid w:val="00045E56"/>
    <w:rsid w:val="000526E7"/>
    <w:rsid w:val="00052A57"/>
    <w:rsid w:val="00053277"/>
    <w:rsid w:val="00053E93"/>
    <w:rsid w:val="00054F8A"/>
    <w:rsid w:val="000550DF"/>
    <w:rsid w:val="0006313B"/>
    <w:rsid w:val="00063844"/>
    <w:rsid w:val="00063E92"/>
    <w:rsid w:val="000674C3"/>
    <w:rsid w:val="00071C10"/>
    <w:rsid w:val="0007307A"/>
    <w:rsid w:val="000749C5"/>
    <w:rsid w:val="00074E39"/>
    <w:rsid w:val="0007507D"/>
    <w:rsid w:val="00075F1C"/>
    <w:rsid w:val="0007633D"/>
    <w:rsid w:val="0007743D"/>
    <w:rsid w:val="00080264"/>
    <w:rsid w:val="00080EA6"/>
    <w:rsid w:val="00081CA7"/>
    <w:rsid w:val="00084551"/>
    <w:rsid w:val="00084737"/>
    <w:rsid w:val="00085002"/>
    <w:rsid w:val="00086A9E"/>
    <w:rsid w:val="00086F73"/>
    <w:rsid w:val="000918A0"/>
    <w:rsid w:val="000934EB"/>
    <w:rsid w:val="00093BC5"/>
    <w:rsid w:val="00093E9D"/>
    <w:rsid w:val="0009468C"/>
    <w:rsid w:val="000A0DD8"/>
    <w:rsid w:val="000A2BBD"/>
    <w:rsid w:val="000A4F2A"/>
    <w:rsid w:val="000A53C7"/>
    <w:rsid w:val="000A6F8C"/>
    <w:rsid w:val="000A7223"/>
    <w:rsid w:val="000A730C"/>
    <w:rsid w:val="000A7ED8"/>
    <w:rsid w:val="000B0A29"/>
    <w:rsid w:val="000B0E5B"/>
    <w:rsid w:val="000B1EBF"/>
    <w:rsid w:val="000B2FCB"/>
    <w:rsid w:val="000B350A"/>
    <w:rsid w:val="000B5963"/>
    <w:rsid w:val="000B6CB8"/>
    <w:rsid w:val="000C0F3F"/>
    <w:rsid w:val="000C13A2"/>
    <w:rsid w:val="000C1D21"/>
    <w:rsid w:val="000C4403"/>
    <w:rsid w:val="000C6806"/>
    <w:rsid w:val="000D1002"/>
    <w:rsid w:val="000D2CC9"/>
    <w:rsid w:val="000D3860"/>
    <w:rsid w:val="000D4971"/>
    <w:rsid w:val="000D7436"/>
    <w:rsid w:val="000E0DF1"/>
    <w:rsid w:val="000E11B1"/>
    <w:rsid w:val="000E2F2D"/>
    <w:rsid w:val="000E331E"/>
    <w:rsid w:val="000E4929"/>
    <w:rsid w:val="000E5869"/>
    <w:rsid w:val="000E635F"/>
    <w:rsid w:val="000F026D"/>
    <w:rsid w:val="000F352D"/>
    <w:rsid w:val="000F41EB"/>
    <w:rsid w:val="000F5149"/>
    <w:rsid w:val="000F701B"/>
    <w:rsid w:val="000F7226"/>
    <w:rsid w:val="000F7499"/>
    <w:rsid w:val="00100F5F"/>
    <w:rsid w:val="0010782C"/>
    <w:rsid w:val="00107BE5"/>
    <w:rsid w:val="00111CEE"/>
    <w:rsid w:val="00113A3A"/>
    <w:rsid w:val="00115141"/>
    <w:rsid w:val="00116245"/>
    <w:rsid w:val="00116DB5"/>
    <w:rsid w:val="00117CE0"/>
    <w:rsid w:val="00120E80"/>
    <w:rsid w:val="00121246"/>
    <w:rsid w:val="001215EC"/>
    <w:rsid w:val="001236E1"/>
    <w:rsid w:val="00123C9F"/>
    <w:rsid w:val="001246B9"/>
    <w:rsid w:val="00124D62"/>
    <w:rsid w:val="0012656D"/>
    <w:rsid w:val="001276E9"/>
    <w:rsid w:val="001303EB"/>
    <w:rsid w:val="001313D4"/>
    <w:rsid w:val="0013163F"/>
    <w:rsid w:val="001320A0"/>
    <w:rsid w:val="0013227B"/>
    <w:rsid w:val="0013480D"/>
    <w:rsid w:val="0013577C"/>
    <w:rsid w:val="00135BC8"/>
    <w:rsid w:val="001370B8"/>
    <w:rsid w:val="0014004C"/>
    <w:rsid w:val="00143580"/>
    <w:rsid w:val="00146B30"/>
    <w:rsid w:val="0014776E"/>
    <w:rsid w:val="001502EE"/>
    <w:rsid w:val="0015142A"/>
    <w:rsid w:val="00151594"/>
    <w:rsid w:val="00151908"/>
    <w:rsid w:val="00151D07"/>
    <w:rsid w:val="00153F8E"/>
    <w:rsid w:val="00156AA2"/>
    <w:rsid w:val="00157776"/>
    <w:rsid w:val="0016065C"/>
    <w:rsid w:val="001622FE"/>
    <w:rsid w:val="00162E2E"/>
    <w:rsid w:val="00163496"/>
    <w:rsid w:val="00165CE7"/>
    <w:rsid w:val="00170018"/>
    <w:rsid w:val="00171943"/>
    <w:rsid w:val="00172A42"/>
    <w:rsid w:val="00173D66"/>
    <w:rsid w:val="00175904"/>
    <w:rsid w:val="00175B61"/>
    <w:rsid w:val="00175FAF"/>
    <w:rsid w:val="001760DF"/>
    <w:rsid w:val="001769DC"/>
    <w:rsid w:val="00183806"/>
    <w:rsid w:val="0018495F"/>
    <w:rsid w:val="00185A20"/>
    <w:rsid w:val="00186C69"/>
    <w:rsid w:val="001873E6"/>
    <w:rsid w:val="001876FB"/>
    <w:rsid w:val="00187DC5"/>
    <w:rsid w:val="0019164F"/>
    <w:rsid w:val="0019535F"/>
    <w:rsid w:val="00195B8A"/>
    <w:rsid w:val="00195BA6"/>
    <w:rsid w:val="001970C4"/>
    <w:rsid w:val="001A0642"/>
    <w:rsid w:val="001A2E3E"/>
    <w:rsid w:val="001A409D"/>
    <w:rsid w:val="001A4A40"/>
    <w:rsid w:val="001A6672"/>
    <w:rsid w:val="001B0A4D"/>
    <w:rsid w:val="001B1C59"/>
    <w:rsid w:val="001B20C3"/>
    <w:rsid w:val="001B2CD0"/>
    <w:rsid w:val="001B3FB1"/>
    <w:rsid w:val="001B7059"/>
    <w:rsid w:val="001B7546"/>
    <w:rsid w:val="001C30EA"/>
    <w:rsid w:val="001C4CF8"/>
    <w:rsid w:val="001C5CCC"/>
    <w:rsid w:val="001C6746"/>
    <w:rsid w:val="001C6DA5"/>
    <w:rsid w:val="001C7973"/>
    <w:rsid w:val="001D04A2"/>
    <w:rsid w:val="001D2C32"/>
    <w:rsid w:val="001E09AF"/>
    <w:rsid w:val="001E1C90"/>
    <w:rsid w:val="001E3428"/>
    <w:rsid w:val="001E5D4B"/>
    <w:rsid w:val="001E6674"/>
    <w:rsid w:val="001E6954"/>
    <w:rsid w:val="001F1576"/>
    <w:rsid w:val="001F1700"/>
    <w:rsid w:val="001F1A5B"/>
    <w:rsid w:val="001F2416"/>
    <w:rsid w:val="001F25BD"/>
    <w:rsid w:val="001F3956"/>
    <w:rsid w:val="001F3DF3"/>
    <w:rsid w:val="001F429D"/>
    <w:rsid w:val="001F7F50"/>
    <w:rsid w:val="00200AE2"/>
    <w:rsid w:val="0020166C"/>
    <w:rsid w:val="0020273E"/>
    <w:rsid w:val="00210AF6"/>
    <w:rsid w:val="00212605"/>
    <w:rsid w:val="00214E55"/>
    <w:rsid w:val="00215943"/>
    <w:rsid w:val="00215A2A"/>
    <w:rsid w:val="00215AD3"/>
    <w:rsid w:val="00215B26"/>
    <w:rsid w:val="00215E68"/>
    <w:rsid w:val="0021632A"/>
    <w:rsid w:val="002167EA"/>
    <w:rsid w:val="0021693C"/>
    <w:rsid w:val="00216E98"/>
    <w:rsid w:val="00221C6E"/>
    <w:rsid w:val="00222482"/>
    <w:rsid w:val="002238AF"/>
    <w:rsid w:val="00223982"/>
    <w:rsid w:val="0022526C"/>
    <w:rsid w:val="00226BF5"/>
    <w:rsid w:val="0022777F"/>
    <w:rsid w:val="00230DCE"/>
    <w:rsid w:val="00233EF4"/>
    <w:rsid w:val="00235295"/>
    <w:rsid w:val="0023707E"/>
    <w:rsid w:val="00237812"/>
    <w:rsid w:val="00237B1C"/>
    <w:rsid w:val="00241F7A"/>
    <w:rsid w:val="002422FD"/>
    <w:rsid w:val="00253AC6"/>
    <w:rsid w:val="00254201"/>
    <w:rsid w:val="002560F6"/>
    <w:rsid w:val="0025637F"/>
    <w:rsid w:val="00263E2E"/>
    <w:rsid w:val="00264925"/>
    <w:rsid w:val="00264CB3"/>
    <w:rsid w:val="002650BC"/>
    <w:rsid w:val="00265C3F"/>
    <w:rsid w:val="00267F59"/>
    <w:rsid w:val="00271081"/>
    <w:rsid w:val="0027203A"/>
    <w:rsid w:val="00272528"/>
    <w:rsid w:val="002739FA"/>
    <w:rsid w:val="002742E3"/>
    <w:rsid w:val="002774A1"/>
    <w:rsid w:val="00277714"/>
    <w:rsid w:val="00277AF0"/>
    <w:rsid w:val="00280473"/>
    <w:rsid w:val="0028112D"/>
    <w:rsid w:val="002828D2"/>
    <w:rsid w:val="00283782"/>
    <w:rsid w:val="00284CB9"/>
    <w:rsid w:val="00284E45"/>
    <w:rsid w:val="00286333"/>
    <w:rsid w:val="002869B5"/>
    <w:rsid w:val="00290613"/>
    <w:rsid w:val="00292C20"/>
    <w:rsid w:val="0029333D"/>
    <w:rsid w:val="00294BFA"/>
    <w:rsid w:val="00295430"/>
    <w:rsid w:val="002958B8"/>
    <w:rsid w:val="00295BA8"/>
    <w:rsid w:val="0029640D"/>
    <w:rsid w:val="002A0299"/>
    <w:rsid w:val="002A0ADD"/>
    <w:rsid w:val="002A1D0F"/>
    <w:rsid w:val="002A2A4C"/>
    <w:rsid w:val="002A2B55"/>
    <w:rsid w:val="002A4552"/>
    <w:rsid w:val="002B4900"/>
    <w:rsid w:val="002B4D45"/>
    <w:rsid w:val="002B506E"/>
    <w:rsid w:val="002B6EE9"/>
    <w:rsid w:val="002B7132"/>
    <w:rsid w:val="002B7C8F"/>
    <w:rsid w:val="002C08D2"/>
    <w:rsid w:val="002C392D"/>
    <w:rsid w:val="002C3C0A"/>
    <w:rsid w:val="002C728D"/>
    <w:rsid w:val="002D1E1B"/>
    <w:rsid w:val="002D22A8"/>
    <w:rsid w:val="002D276B"/>
    <w:rsid w:val="002D2D39"/>
    <w:rsid w:val="002D2E26"/>
    <w:rsid w:val="002D5218"/>
    <w:rsid w:val="002D5A1F"/>
    <w:rsid w:val="002D5B31"/>
    <w:rsid w:val="002D6654"/>
    <w:rsid w:val="002D695A"/>
    <w:rsid w:val="002E14D3"/>
    <w:rsid w:val="002E19B5"/>
    <w:rsid w:val="002E2DB8"/>
    <w:rsid w:val="002E4AC7"/>
    <w:rsid w:val="002E618F"/>
    <w:rsid w:val="002E6C81"/>
    <w:rsid w:val="002E7594"/>
    <w:rsid w:val="002E7CAD"/>
    <w:rsid w:val="002F04D4"/>
    <w:rsid w:val="002F0FB5"/>
    <w:rsid w:val="002F110D"/>
    <w:rsid w:val="002F4483"/>
    <w:rsid w:val="002F58BA"/>
    <w:rsid w:val="002F649B"/>
    <w:rsid w:val="002F6DCE"/>
    <w:rsid w:val="002F78BD"/>
    <w:rsid w:val="00300913"/>
    <w:rsid w:val="0030260A"/>
    <w:rsid w:val="00302945"/>
    <w:rsid w:val="00302A0C"/>
    <w:rsid w:val="00303468"/>
    <w:rsid w:val="00307666"/>
    <w:rsid w:val="00307ECA"/>
    <w:rsid w:val="00310461"/>
    <w:rsid w:val="003130F0"/>
    <w:rsid w:val="00313204"/>
    <w:rsid w:val="00313F61"/>
    <w:rsid w:val="003149D4"/>
    <w:rsid w:val="003207FD"/>
    <w:rsid w:val="003218D1"/>
    <w:rsid w:val="00323106"/>
    <w:rsid w:val="00324838"/>
    <w:rsid w:val="00325869"/>
    <w:rsid w:val="0032674C"/>
    <w:rsid w:val="00331648"/>
    <w:rsid w:val="00332E4B"/>
    <w:rsid w:val="00333744"/>
    <w:rsid w:val="00335100"/>
    <w:rsid w:val="0033702B"/>
    <w:rsid w:val="003377C1"/>
    <w:rsid w:val="0034153E"/>
    <w:rsid w:val="00342306"/>
    <w:rsid w:val="00342598"/>
    <w:rsid w:val="00342F07"/>
    <w:rsid w:val="00343237"/>
    <w:rsid w:val="003435D1"/>
    <w:rsid w:val="00344F4A"/>
    <w:rsid w:val="00346EA2"/>
    <w:rsid w:val="003514D1"/>
    <w:rsid w:val="00353224"/>
    <w:rsid w:val="00353C1D"/>
    <w:rsid w:val="00354E0A"/>
    <w:rsid w:val="003555B4"/>
    <w:rsid w:val="00356546"/>
    <w:rsid w:val="003625EA"/>
    <w:rsid w:val="00362FAD"/>
    <w:rsid w:val="00363279"/>
    <w:rsid w:val="0036419C"/>
    <w:rsid w:val="00366E63"/>
    <w:rsid w:val="00367B0D"/>
    <w:rsid w:val="003715B6"/>
    <w:rsid w:val="00372BF0"/>
    <w:rsid w:val="00373D6D"/>
    <w:rsid w:val="00374069"/>
    <w:rsid w:val="00374BA6"/>
    <w:rsid w:val="00376A05"/>
    <w:rsid w:val="00380A0C"/>
    <w:rsid w:val="003819D9"/>
    <w:rsid w:val="00381A39"/>
    <w:rsid w:val="00382650"/>
    <w:rsid w:val="00382ABB"/>
    <w:rsid w:val="00384605"/>
    <w:rsid w:val="003849D5"/>
    <w:rsid w:val="00385BDB"/>
    <w:rsid w:val="0038625A"/>
    <w:rsid w:val="00386E4E"/>
    <w:rsid w:val="003927EB"/>
    <w:rsid w:val="00393BAD"/>
    <w:rsid w:val="00395E81"/>
    <w:rsid w:val="003974DC"/>
    <w:rsid w:val="003A0248"/>
    <w:rsid w:val="003A1778"/>
    <w:rsid w:val="003A1B45"/>
    <w:rsid w:val="003A236D"/>
    <w:rsid w:val="003A25F5"/>
    <w:rsid w:val="003A37CF"/>
    <w:rsid w:val="003A387F"/>
    <w:rsid w:val="003A4B74"/>
    <w:rsid w:val="003A7AFE"/>
    <w:rsid w:val="003B5028"/>
    <w:rsid w:val="003C0744"/>
    <w:rsid w:val="003C0BA8"/>
    <w:rsid w:val="003C184E"/>
    <w:rsid w:val="003C2BAA"/>
    <w:rsid w:val="003C408C"/>
    <w:rsid w:val="003C47D2"/>
    <w:rsid w:val="003C4CFA"/>
    <w:rsid w:val="003C5B32"/>
    <w:rsid w:val="003C5CD6"/>
    <w:rsid w:val="003C768A"/>
    <w:rsid w:val="003D001B"/>
    <w:rsid w:val="003D0341"/>
    <w:rsid w:val="003D03B6"/>
    <w:rsid w:val="003D1EB2"/>
    <w:rsid w:val="003D2A8B"/>
    <w:rsid w:val="003D41B1"/>
    <w:rsid w:val="003D4A85"/>
    <w:rsid w:val="003D4BB0"/>
    <w:rsid w:val="003D5CC5"/>
    <w:rsid w:val="003D777E"/>
    <w:rsid w:val="003E0DBD"/>
    <w:rsid w:val="003E3247"/>
    <w:rsid w:val="003E454D"/>
    <w:rsid w:val="003E460B"/>
    <w:rsid w:val="003E5CFF"/>
    <w:rsid w:val="003E6185"/>
    <w:rsid w:val="003F1BA2"/>
    <w:rsid w:val="003F2297"/>
    <w:rsid w:val="003F2496"/>
    <w:rsid w:val="003F4E34"/>
    <w:rsid w:val="00402499"/>
    <w:rsid w:val="00402E9B"/>
    <w:rsid w:val="00403210"/>
    <w:rsid w:val="00404C7B"/>
    <w:rsid w:val="00407F4F"/>
    <w:rsid w:val="00410DC0"/>
    <w:rsid w:val="00412E6A"/>
    <w:rsid w:val="00413724"/>
    <w:rsid w:val="00414B9B"/>
    <w:rsid w:val="0041545E"/>
    <w:rsid w:val="00415685"/>
    <w:rsid w:val="00416ACD"/>
    <w:rsid w:val="0042007B"/>
    <w:rsid w:val="0042064F"/>
    <w:rsid w:val="00420F52"/>
    <w:rsid w:val="00422CB1"/>
    <w:rsid w:val="00422F90"/>
    <w:rsid w:val="00422FA4"/>
    <w:rsid w:val="00423B36"/>
    <w:rsid w:val="00423BBD"/>
    <w:rsid w:val="004256EE"/>
    <w:rsid w:val="00425CDD"/>
    <w:rsid w:val="00426549"/>
    <w:rsid w:val="004268F1"/>
    <w:rsid w:val="00433C3E"/>
    <w:rsid w:val="00435519"/>
    <w:rsid w:val="004367D5"/>
    <w:rsid w:val="00436BC5"/>
    <w:rsid w:val="00440CD1"/>
    <w:rsid w:val="00441D48"/>
    <w:rsid w:val="00442020"/>
    <w:rsid w:val="00442ABF"/>
    <w:rsid w:val="00442F46"/>
    <w:rsid w:val="004437DB"/>
    <w:rsid w:val="0044453E"/>
    <w:rsid w:val="0044473A"/>
    <w:rsid w:val="004476B9"/>
    <w:rsid w:val="0045192D"/>
    <w:rsid w:val="00451E2E"/>
    <w:rsid w:val="00451EE0"/>
    <w:rsid w:val="004521C8"/>
    <w:rsid w:val="004523DA"/>
    <w:rsid w:val="00452499"/>
    <w:rsid w:val="00452E9B"/>
    <w:rsid w:val="00453B81"/>
    <w:rsid w:val="00454093"/>
    <w:rsid w:val="004551D1"/>
    <w:rsid w:val="0045602A"/>
    <w:rsid w:val="004610D9"/>
    <w:rsid w:val="00463626"/>
    <w:rsid w:val="00463D30"/>
    <w:rsid w:val="0046585E"/>
    <w:rsid w:val="004712C2"/>
    <w:rsid w:val="00472534"/>
    <w:rsid w:val="00472F45"/>
    <w:rsid w:val="00474055"/>
    <w:rsid w:val="00474242"/>
    <w:rsid w:val="004744AF"/>
    <w:rsid w:val="00477309"/>
    <w:rsid w:val="00477B80"/>
    <w:rsid w:val="00477E23"/>
    <w:rsid w:val="004801F9"/>
    <w:rsid w:val="00482E35"/>
    <w:rsid w:val="004835C1"/>
    <w:rsid w:val="00483A14"/>
    <w:rsid w:val="004844D4"/>
    <w:rsid w:val="004874D1"/>
    <w:rsid w:val="00492AA3"/>
    <w:rsid w:val="00493BEC"/>
    <w:rsid w:val="004961B8"/>
    <w:rsid w:val="0049676E"/>
    <w:rsid w:val="004967B3"/>
    <w:rsid w:val="004A0283"/>
    <w:rsid w:val="004A0F3E"/>
    <w:rsid w:val="004A1B4C"/>
    <w:rsid w:val="004A2CFA"/>
    <w:rsid w:val="004A3449"/>
    <w:rsid w:val="004A3779"/>
    <w:rsid w:val="004A3982"/>
    <w:rsid w:val="004A39BE"/>
    <w:rsid w:val="004A6727"/>
    <w:rsid w:val="004A79E7"/>
    <w:rsid w:val="004B0BA5"/>
    <w:rsid w:val="004B1B72"/>
    <w:rsid w:val="004B3226"/>
    <w:rsid w:val="004B573F"/>
    <w:rsid w:val="004B5777"/>
    <w:rsid w:val="004B6697"/>
    <w:rsid w:val="004B7360"/>
    <w:rsid w:val="004B73E3"/>
    <w:rsid w:val="004C00DA"/>
    <w:rsid w:val="004C020C"/>
    <w:rsid w:val="004C16BF"/>
    <w:rsid w:val="004C173A"/>
    <w:rsid w:val="004C28A6"/>
    <w:rsid w:val="004C2AA9"/>
    <w:rsid w:val="004C2E0D"/>
    <w:rsid w:val="004C42DA"/>
    <w:rsid w:val="004C7AA5"/>
    <w:rsid w:val="004D0A06"/>
    <w:rsid w:val="004D0BBC"/>
    <w:rsid w:val="004D10C9"/>
    <w:rsid w:val="004D5337"/>
    <w:rsid w:val="004D6A70"/>
    <w:rsid w:val="004D7D53"/>
    <w:rsid w:val="004D7FD9"/>
    <w:rsid w:val="004E00C4"/>
    <w:rsid w:val="004E045F"/>
    <w:rsid w:val="004E20E9"/>
    <w:rsid w:val="004E2109"/>
    <w:rsid w:val="004E3253"/>
    <w:rsid w:val="004E4B91"/>
    <w:rsid w:val="004E53F6"/>
    <w:rsid w:val="004E5493"/>
    <w:rsid w:val="004E6DAE"/>
    <w:rsid w:val="004F28C0"/>
    <w:rsid w:val="004F6ADE"/>
    <w:rsid w:val="00500CA5"/>
    <w:rsid w:val="00501E9C"/>
    <w:rsid w:val="00502CA0"/>
    <w:rsid w:val="005055B0"/>
    <w:rsid w:val="005058D8"/>
    <w:rsid w:val="0050624C"/>
    <w:rsid w:val="005067F0"/>
    <w:rsid w:val="00507AE0"/>
    <w:rsid w:val="00511AAD"/>
    <w:rsid w:val="005131D8"/>
    <w:rsid w:val="00514A9D"/>
    <w:rsid w:val="005155DF"/>
    <w:rsid w:val="0051609D"/>
    <w:rsid w:val="00517D56"/>
    <w:rsid w:val="00520321"/>
    <w:rsid w:val="005211B8"/>
    <w:rsid w:val="005221AC"/>
    <w:rsid w:val="005267DF"/>
    <w:rsid w:val="0052720E"/>
    <w:rsid w:val="00530375"/>
    <w:rsid w:val="00531315"/>
    <w:rsid w:val="00532176"/>
    <w:rsid w:val="0053256D"/>
    <w:rsid w:val="00532789"/>
    <w:rsid w:val="00533233"/>
    <w:rsid w:val="00537495"/>
    <w:rsid w:val="00540A11"/>
    <w:rsid w:val="005412FF"/>
    <w:rsid w:val="00544303"/>
    <w:rsid w:val="0054602F"/>
    <w:rsid w:val="00546AB5"/>
    <w:rsid w:val="00551AE6"/>
    <w:rsid w:val="0055262F"/>
    <w:rsid w:val="00552B84"/>
    <w:rsid w:val="00552CAD"/>
    <w:rsid w:val="00553CA5"/>
    <w:rsid w:val="00554AE8"/>
    <w:rsid w:val="005558B4"/>
    <w:rsid w:val="00555D64"/>
    <w:rsid w:val="00560BB6"/>
    <w:rsid w:val="005611B0"/>
    <w:rsid w:val="00561446"/>
    <w:rsid w:val="0056759C"/>
    <w:rsid w:val="005675A1"/>
    <w:rsid w:val="0056768B"/>
    <w:rsid w:val="00570A27"/>
    <w:rsid w:val="00570BC9"/>
    <w:rsid w:val="00570D38"/>
    <w:rsid w:val="00570EC6"/>
    <w:rsid w:val="00571163"/>
    <w:rsid w:val="00571331"/>
    <w:rsid w:val="0057161C"/>
    <w:rsid w:val="00572C2E"/>
    <w:rsid w:val="00572C8A"/>
    <w:rsid w:val="00572DF0"/>
    <w:rsid w:val="005732E9"/>
    <w:rsid w:val="00574276"/>
    <w:rsid w:val="00574E3A"/>
    <w:rsid w:val="00575019"/>
    <w:rsid w:val="00576B25"/>
    <w:rsid w:val="005775F3"/>
    <w:rsid w:val="00581001"/>
    <w:rsid w:val="0058114E"/>
    <w:rsid w:val="00583924"/>
    <w:rsid w:val="0058417E"/>
    <w:rsid w:val="005853E1"/>
    <w:rsid w:val="00585800"/>
    <w:rsid w:val="005864FC"/>
    <w:rsid w:val="00586F78"/>
    <w:rsid w:val="00587462"/>
    <w:rsid w:val="0059039A"/>
    <w:rsid w:val="005904FD"/>
    <w:rsid w:val="00590D3A"/>
    <w:rsid w:val="00592D4B"/>
    <w:rsid w:val="005933A3"/>
    <w:rsid w:val="00594B0D"/>
    <w:rsid w:val="00595928"/>
    <w:rsid w:val="00595969"/>
    <w:rsid w:val="00596E18"/>
    <w:rsid w:val="00597046"/>
    <w:rsid w:val="00597C78"/>
    <w:rsid w:val="005A2DA4"/>
    <w:rsid w:val="005A32D3"/>
    <w:rsid w:val="005A3EA2"/>
    <w:rsid w:val="005A4537"/>
    <w:rsid w:val="005A4B4D"/>
    <w:rsid w:val="005A4E1C"/>
    <w:rsid w:val="005A6835"/>
    <w:rsid w:val="005B5D80"/>
    <w:rsid w:val="005B5DD8"/>
    <w:rsid w:val="005B67B7"/>
    <w:rsid w:val="005B7473"/>
    <w:rsid w:val="005C1AC5"/>
    <w:rsid w:val="005C1E67"/>
    <w:rsid w:val="005C58C7"/>
    <w:rsid w:val="005C7D8D"/>
    <w:rsid w:val="005D05B6"/>
    <w:rsid w:val="005D2A47"/>
    <w:rsid w:val="005D443C"/>
    <w:rsid w:val="005D667A"/>
    <w:rsid w:val="005D6C58"/>
    <w:rsid w:val="005E1E78"/>
    <w:rsid w:val="005E21F1"/>
    <w:rsid w:val="005E2980"/>
    <w:rsid w:val="005E3D6D"/>
    <w:rsid w:val="005E3EBB"/>
    <w:rsid w:val="005E4E61"/>
    <w:rsid w:val="005E55EE"/>
    <w:rsid w:val="005E70AA"/>
    <w:rsid w:val="005E753B"/>
    <w:rsid w:val="005E7C31"/>
    <w:rsid w:val="005F08E9"/>
    <w:rsid w:val="005F39EB"/>
    <w:rsid w:val="005F5089"/>
    <w:rsid w:val="006041EE"/>
    <w:rsid w:val="006047A1"/>
    <w:rsid w:val="006073B9"/>
    <w:rsid w:val="00607888"/>
    <w:rsid w:val="00610271"/>
    <w:rsid w:val="00610653"/>
    <w:rsid w:val="00611DBB"/>
    <w:rsid w:val="00612FBE"/>
    <w:rsid w:val="006138FB"/>
    <w:rsid w:val="0061596A"/>
    <w:rsid w:val="0061615C"/>
    <w:rsid w:val="00616D4E"/>
    <w:rsid w:val="00620F48"/>
    <w:rsid w:val="00621AA4"/>
    <w:rsid w:val="006222D8"/>
    <w:rsid w:val="0062239A"/>
    <w:rsid w:val="00622B6A"/>
    <w:rsid w:val="00623186"/>
    <w:rsid w:val="00624EBD"/>
    <w:rsid w:val="00624F17"/>
    <w:rsid w:val="00626047"/>
    <w:rsid w:val="006276F4"/>
    <w:rsid w:val="00632AED"/>
    <w:rsid w:val="00635011"/>
    <w:rsid w:val="00636059"/>
    <w:rsid w:val="00637E96"/>
    <w:rsid w:val="006400EB"/>
    <w:rsid w:val="00643A6C"/>
    <w:rsid w:val="00643EF3"/>
    <w:rsid w:val="0064405F"/>
    <w:rsid w:val="00644512"/>
    <w:rsid w:val="006475B5"/>
    <w:rsid w:val="0065041B"/>
    <w:rsid w:val="00652707"/>
    <w:rsid w:val="00655F5B"/>
    <w:rsid w:val="00655FB7"/>
    <w:rsid w:val="00656FCA"/>
    <w:rsid w:val="006574D6"/>
    <w:rsid w:val="006577C4"/>
    <w:rsid w:val="006613E9"/>
    <w:rsid w:val="00661948"/>
    <w:rsid w:val="00662991"/>
    <w:rsid w:val="00667B06"/>
    <w:rsid w:val="0067247B"/>
    <w:rsid w:val="00672C75"/>
    <w:rsid w:val="006745EC"/>
    <w:rsid w:val="006754A9"/>
    <w:rsid w:val="00680650"/>
    <w:rsid w:val="00680C23"/>
    <w:rsid w:val="00681173"/>
    <w:rsid w:val="00681EAC"/>
    <w:rsid w:val="00682F22"/>
    <w:rsid w:val="0068370B"/>
    <w:rsid w:val="0068442F"/>
    <w:rsid w:val="00684CE4"/>
    <w:rsid w:val="006857B7"/>
    <w:rsid w:val="00687016"/>
    <w:rsid w:val="006901BB"/>
    <w:rsid w:val="00690757"/>
    <w:rsid w:val="00690BCD"/>
    <w:rsid w:val="0069203A"/>
    <w:rsid w:val="0069352F"/>
    <w:rsid w:val="00694D1C"/>
    <w:rsid w:val="006951FF"/>
    <w:rsid w:val="006963D5"/>
    <w:rsid w:val="006A07F6"/>
    <w:rsid w:val="006A42FA"/>
    <w:rsid w:val="006A507B"/>
    <w:rsid w:val="006A528E"/>
    <w:rsid w:val="006A5980"/>
    <w:rsid w:val="006A706B"/>
    <w:rsid w:val="006A74D4"/>
    <w:rsid w:val="006B0432"/>
    <w:rsid w:val="006B164A"/>
    <w:rsid w:val="006B20BE"/>
    <w:rsid w:val="006B4579"/>
    <w:rsid w:val="006B4CE7"/>
    <w:rsid w:val="006B61FB"/>
    <w:rsid w:val="006B6290"/>
    <w:rsid w:val="006B6CFD"/>
    <w:rsid w:val="006B72D3"/>
    <w:rsid w:val="006C183B"/>
    <w:rsid w:val="006C1D97"/>
    <w:rsid w:val="006C24B5"/>
    <w:rsid w:val="006C2BA0"/>
    <w:rsid w:val="006C3ED6"/>
    <w:rsid w:val="006C4685"/>
    <w:rsid w:val="006C4CD8"/>
    <w:rsid w:val="006C5F5D"/>
    <w:rsid w:val="006C6890"/>
    <w:rsid w:val="006C6EB9"/>
    <w:rsid w:val="006C7318"/>
    <w:rsid w:val="006D10D6"/>
    <w:rsid w:val="006D1373"/>
    <w:rsid w:val="006D169A"/>
    <w:rsid w:val="006D22D7"/>
    <w:rsid w:val="006D241D"/>
    <w:rsid w:val="006D2F89"/>
    <w:rsid w:val="006D30AF"/>
    <w:rsid w:val="006D3992"/>
    <w:rsid w:val="006D7194"/>
    <w:rsid w:val="006D7CDB"/>
    <w:rsid w:val="006D7E7F"/>
    <w:rsid w:val="006E0805"/>
    <w:rsid w:val="006E1CCD"/>
    <w:rsid w:val="006E3FF6"/>
    <w:rsid w:val="006E439B"/>
    <w:rsid w:val="006E5365"/>
    <w:rsid w:val="006E604C"/>
    <w:rsid w:val="006E6557"/>
    <w:rsid w:val="006F03BA"/>
    <w:rsid w:val="006F0A93"/>
    <w:rsid w:val="006F135C"/>
    <w:rsid w:val="006F2E37"/>
    <w:rsid w:val="006F3A74"/>
    <w:rsid w:val="006F46DD"/>
    <w:rsid w:val="006F5335"/>
    <w:rsid w:val="006F6DB2"/>
    <w:rsid w:val="006F72F1"/>
    <w:rsid w:val="00701C09"/>
    <w:rsid w:val="00702511"/>
    <w:rsid w:val="007029A8"/>
    <w:rsid w:val="00702AA0"/>
    <w:rsid w:val="0070578D"/>
    <w:rsid w:val="00706767"/>
    <w:rsid w:val="00706CB6"/>
    <w:rsid w:val="00707734"/>
    <w:rsid w:val="00707A2D"/>
    <w:rsid w:val="00707EFC"/>
    <w:rsid w:val="0071462C"/>
    <w:rsid w:val="00714E2A"/>
    <w:rsid w:val="007155B3"/>
    <w:rsid w:val="00716CB0"/>
    <w:rsid w:val="00716F61"/>
    <w:rsid w:val="007204C9"/>
    <w:rsid w:val="00720AF9"/>
    <w:rsid w:val="00721033"/>
    <w:rsid w:val="00723A4F"/>
    <w:rsid w:val="00723F70"/>
    <w:rsid w:val="007243B5"/>
    <w:rsid w:val="00726499"/>
    <w:rsid w:val="00726D27"/>
    <w:rsid w:val="00730A66"/>
    <w:rsid w:val="00730F04"/>
    <w:rsid w:val="00731458"/>
    <w:rsid w:val="00732253"/>
    <w:rsid w:val="0073241B"/>
    <w:rsid w:val="007327FA"/>
    <w:rsid w:val="00732D32"/>
    <w:rsid w:val="00733D13"/>
    <w:rsid w:val="00734CEB"/>
    <w:rsid w:val="00735CB2"/>
    <w:rsid w:val="00736AB5"/>
    <w:rsid w:val="00740071"/>
    <w:rsid w:val="0074111E"/>
    <w:rsid w:val="00743054"/>
    <w:rsid w:val="00743CF8"/>
    <w:rsid w:val="00744F28"/>
    <w:rsid w:val="00745376"/>
    <w:rsid w:val="007466D3"/>
    <w:rsid w:val="00747B21"/>
    <w:rsid w:val="007518D1"/>
    <w:rsid w:val="00752718"/>
    <w:rsid w:val="00752A85"/>
    <w:rsid w:val="00753368"/>
    <w:rsid w:val="00754091"/>
    <w:rsid w:val="007562BA"/>
    <w:rsid w:val="00757EB3"/>
    <w:rsid w:val="00760C48"/>
    <w:rsid w:val="0076402F"/>
    <w:rsid w:val="00765DBC"/>
    <w:rsid w:val="00770F56"/>
    <w:rsid w:val="0077152B"/>
    <w:rsid w:val="00772C25"/>
    <w:rsid w:val="00773DC7"/>
    <w:rsid w:val="00774C24"/>
    <w:rsid w:val="0077696B"/>
    <w:rsid w:val="00780649"/>
    <w:rsid w:val="00780BB7"/>
    <w:rsid w:val="00780CCB"/>
    <w:rsid w:val="00781DE8"/>
    <w:rsid w:val="00782367"/>
    <w:rsid w:val="00784788"/>
    <w:rsid w:val="00786662"/>
    <w:rsid w:val="007919E1"/>
    <w:rsid w:val="00792F52"/>
    <w:rsid w:val="007933AC"/>
    <w:rsid w:val="00794DE2"/>
    <w:rsid w:val="0079502E"/>
    <w:rsid w:val="00796FF1"/>
    <w:rsid w:val="007A43BA"/>
    <w:rsid w:val="007A65C6"/>
    <w:rsid w:val="007A664E"/>
    <w:rsid w:val="007A67E7"/>
    <w:rsid w:val="007A6F3D"/>
    <w:rsid w:val="007A70F8"/>
    <w:rsid w:val="007B0582"/>
    <w:rsid w:val="007B09A8"/>
    <w:rsid w:val="007B0DEE"/>
    <w:rsid w:val="007B3515"/>
    <w:rsid w:val="007B5479"/>
    <w:rsid w:val="007C021B"/>
    <w:rsid w:val="007C0410"/>
    <w:rsid w:val="007C2592"/>
    <w:rsid w:val="007C2698"/>
    <w:rsid w:val="007C273A"/>
    <w:rsid w:val="007C383C"/>
    <w:rsid w:val="007C3A50"/>
    <w:rsid w:val="007C3EFC"/>
    <w:rsid w:val="007C54FC"/>
    <w:rsid w:val="007C633C"/>
    <w:rsid w:val="007C7152"/>
    <w:rsid w:val="007D22B9"/>
    <w:rsid w:val="007D291D"/>
    <w:rsid w:val="007D34B7"/>
    <w:rsid w:val="007D3987"/>
    <w:rsid w:val="007E1975"/>
    <w:rsid w:val="007E301D"/>
    <w:rsid w:val="007E43A2"/>
    <w:rsid w:val="007E5057"/>
    <w:rsid w:val="007E5A21"/>
    <w:rsid w:val="007E5A45"/>
    <w:rsid w:val="007E71AA"/>
    <w:rsid w:val="007E7843"/>
    <w:rsid w:val="007F0287"/>
    <w:rsid w:val="007F05A6"/>
    <w:rsid w:val="007F1AD3"/>
    <w:rsid w:val="007F281C"/>
    <w:rsid w:val="007F3110"/>
    <w:rsid w:val="007F67BF"/>
    <w:rsid w:val="008006ED"/>
    <w:rsid w:val="00802D00"/>
    <w:rsid w:val="00804272"/>
    <w:rsid w:val="00804FDE"/>
    <w:rsid w:val="0080656A"/>
    <w:rsid w:val="008070F2"/>
    <w:rsid w:val="00810B7F"/>
    <w:rsid w:val="00810C17"/>
    <w:rsid w:val="0081185A"/>
    <w:rsid w:val="0081224D"/>
    <w:rsid w:val="00814C2D"/>
    <w:rsid w:val="00815C71"/>
    <w:rsid w:val="008178B9"/>
    <w:rsid w:val="0082129C"/>
    <w:rsid w:val="00825C29"/>
    <w:rsid w:val="00825CC5"/>
    <w:rsid w:val="00826796"/>
    <w:rsid w:val="00826BFE"/>
    <w:rsid w:val="0082782E"/>
    <w:rsid w:val="0082783A"/>
    <w:rsid w:val="00827A98"/>
    <w:rsid w:val="00830E8E"/>
    <w:rsid w:val="00831D6E"/>
    <w:rsid w:val="00833001"/>
    <w:rsid w:val="00833E8F"/>
    <w:rsid w:val="00837C60"/>
    <w:rsid w:val="00841E6F"/>
    <w:rsid w:val="008439E6"/>
    <w:rsid w:val="008450FC"/>
    <w:rsid w:val="0084711E"/>
    <w:rsid w:val="00853493"/>
    <w:rsid w:val="008553E6"/>
    <w:rsid w:val="008557FC"/>
    <w:rsid w:val="008558C3"/>
    <w:rsid w:val="00856DC7"/>
    <w:rsid w:val="00857709"/>
    <w:rsid w:val="008605AE"/>
    <w:rsid w:val="008620E0"/>
    <w:rsid w:val="00863CFF"/>
    <w:rsid w:val="00864266"/>
    <w:rsid w:val="00866EA0"/>
    <w:rsid w:val="0087050C"/>
    <w:rsid w:val="00870672"/>
    <w:rsid w:val="00870B21"/>
    <w:rsid w:val="00870EAC"/>
    <w:rsid w:val="00873618"/>
    <w:rsid w:val="0087389C"/>
    <w:rsid w:val="0087796A"/>
    <w:rsid w:val="00881433"/>
    <w:rsid w:val="008817A2"/>
    <w:rsid w:val="00881CF7"/>
    <w:rsid w:val="008829BD"/>
    <w:rsid w:val="00882CDD"/>
    <w:rsid w:val="00883853"/>
    <w:rsid w:val="00883B91"/>
    <w:rsid w:val="00884F4B"/>
    <w:rsid w:val="00886A68"/>
    <w:rsid w:val="00887153"/>
    <w:rsid w:val="00887415"/>
    <w:rsid w:val="008879AB"/>
    <w:rsid w:val="0089004B"/>
    <w:rsid w:val="00893309"/>
    <w:rsid w:val="008948B1"/>
    <w:rsid w:val="00896842"/>
    <w:rsid w:val="00897D1F"/>
    <w:rsid w:val="008A03F4"/>
    <w:rsid w:val="008A22DE"/>
    <w:rsid w:val="008A2DD6"/>
    <w:rsid w:val="008A39B0"/>
    <w:rsid w:val="008A426E"/>
    <w:rsid w:val="008A432D"/>
    <w:rsid w:val="008A4D76"/>
    <w:rsid w:val="008A7C29"/>
    <w:rsid w:val="008B6779"/>
    <w:rsid w:val="008B7095"/>
    <w:rsid w:val="008B78A4"/>
    <w:rsid w:val="008C135A"/>
    <w:rsid w:val="008C14B7"/>
    <w:rsid w:val="008C25BA"/>
    <w:rsid w:val="008C3A13"/>
    <w:rsid w:val="008C4505"/>
    <w:rsid w:val="008C6C14"/>
    <w:rsid w:val="008C79F7"/>
    <w:rsid w:val="008D03CD"/>
    <w:rsid w:val="008D1637"/>
    <w:rsid w:val="008D2C7F"/>
    <w:rsid w:val="008D3937"/>
    <w:rsid w:val="008D4119"/>
    <w:rsid w:val="008D514A"/>
    <w:rsid w:val="008D6EE5"/>
    <w:rsid w:val="008E0FD4"/>
    <w:rsid w:val="008E103B"/>
    <w:rsid w:val="008E25A5"/>
    <w:rsid w:val="008E3F16"/>
    <w:rsid w:val="008E4F80"/>
    <w:rsid w:val="008F349E"/>
    <w:rsid w:val="008F3D71"/>
    <w:rsid w:val="008F6216"/>
    <w:rsid w:val="008F6E1A"/>
    <w:rsid w:val="00900F26"/>
    <w:rsid w:val="009014AD"/>
    <w:rsid w:val="00901997"/>
    <w:rsid w:val="00902562"/>
    <w:rsid w:val="00902D02"/>
    <w:rsid w:val="0090392D"/>
    <w:rsid w:val="00905B1B"/>
    <w:rsid w:val="009070BF"/>
    <w:rsid w:val="009126B1"/>
    <w:rsid w:val="00916F13"/>
    <w:rsid w:val="00917B28"/>
    <w:rsid w:val="0092426E"/>
    <w:rsid w:val="00925668"/>
    <w:rsid w:val="00926035"/>
    <w:rsid w:val="00933846"/>
    <w:rsid w:val="009341A1"/>
    <w:rsid w:val="00934A55"/>
    <w:rsid w:val="0093671A"/>
    <w:rsid w:val="00937084"/>
    <w:rsid w:val="0093785D"/>
    <w:rsid w:val="009439C0"/>
    <w:rsid w:val="00945FCC"/>
    <w:rsid w:val="00951508"/>
    <w:rsid w:val="0095158E"/>
    <w:rsid w:val="00952438"/>
    <w:rsid w:val="00955E35"/>
    <w:rsid w:val="0096064A"/>
    <w:rsid w:val="0096178E"/>
    <w:rsid w:val="009629D3"/>
    <w:rsid w:val="0096337B"/>
    <w:rsid w:val="009638F2"/>
    <w:rsid w:val="0096622A"/>
    <w:rsid w:val="00967A20"/>
    <w:rsid w:val="00970B03"/>
    <w:rsid w:val="00973B0B"/>
    <w:rsid w:val="009750C5"/>
    <w:rsid w:val="009751DF"/>
    <w:rsid w:val="009773C1"/>
    <w:rsid w:val="00977CF8"/>
    <w:rsid w:val="00977FFE"/>
    <w:rsid w:val="00980E67"/>
    <w:rsid w:val="00981CDB"/>
    <w:rsid w:val="00983F78"/>
    <w:rsid w:val="009855C8"/>
    <w:rsid w:val="00986F56"/>
    <w:rsid w:val="009903A0"/>
    <w:rsid w:val="00991353"/>
    <w:rsid w:val="00992B26"/>
    <w:rsid w:val="00992FFB"/>
    <w:rsid w:val="00993AE8"/>
    <w:rsid w:val="0099425C"/>
    <w:rsid w:val="009949FE"/>
    <w:rsid w:val="00995615"/>
    <w:rsid w:val="00996825"/>
    <w:rsid w:val="00996C31"/>
    <w:rsid w:val="009A0FDE"/>
    <w:rsid w:val="009A1008"/>
    <w:rsid w:val="009A28D5"/>
    <w:rsid w:val="009A3310"/>
    <w:rsid w:val="009A36C6"/>
    <w:rsid w:val="009A5C65"/>
    <w:rsid w:val="009B172C"/>
    <w:rsid w:val="009B1963"/>
    <w:rsid w:val="009B31D5"/>
    <w:rsid w:val="009B5DFC"/>
    <w:rsid w:val="009B755A"/>
    <w:rsid w:val="009C2CE3"/>
    <w:rsid w:val="009C3F6A"/>
    <w:rsid w:val="009C4346"/>
    <w:rsid w:val="009C46A0"/>
    <w:rsid w:val="009C49F6"/>
    <w:rsid w:val="009C5A5C"/>
    <w:rsid w:val="009C5B81"/>
    <w:rsid w:val="009D038C"/>
    <w:rsid w:val="009D0B66"/>
    <w:rsid w:val="009D1D8C"/>
    <w:rsid w:val="009D22A3"/>
    <w:rsid w:val="009D4B05"/>
    <w:rsid w:val="009E0189"/>
    <w:rsid w:val="009E0B4E"/>
    <w:rsid w:val="009E1A28"/>
    <w:rsid w:val="009E2D2B"/>
    <w:rsid w:val="009E35DC"/>
    <w:rsid w:val="009E59A4"/>
    <w:rsid w:val="009E76ED"/>
    <w:rsid w:val="009F00F8"/>
    <w:rsid w:val="009F0459"/>
    <w:rsid w:val="009F23A0"/>
    <w:rsid w:val="009F31FE"/>
    <w:rsid w:val="009F4886"/>
    <w:rsid w:val="009F4A1E"/>
    <w:rsid w:val="009F5B32"/>
    <w:rsid w:val="009F5D41"/>
    <w:rsid w:val="009F5DF9"/>
    <w:rsid w:val="009F5E5D"/>
    <w:rsid w:val="009F5E93"/>
    <w:rsid w:val="009F7150"/>
    <w:rsid w:val="00A0007D"/>
    <w:rsid w:val="00A03B16"/>
    <w:rsid w:val="00A04A17"/>
    <w:rsid w:val="00A0655A"/>
    <w:rsid w:val="00A06741"/>
    <w:rsid w:val="00A11479"/>
    <w:rsid w:val="00A11914"/>
    <w:rsid w:val="00A12135"/>
    <w:rsid w:val="00A12884"/>
    <w:rsid w:val="00A148C5"/>
    <w:rsid w:val="00A14AA9"/>
    <w:rsid w:val="00A15010"/>
    <w:rsid w:val="00A1789F"/>
    <w:rsid w:val="00A17C49"/>
    <w:rsid w:val="00A2070E"/>
    <w:rsid w:val="00A224FA"/>
    <w:rsid w:val="00A23827"/>
    <w:rsid w:val="00A27355"/>
    <w:rsid w:val="00A274E3"/>
    <w:rsid w:val="00A27B3E"/>
    <w:rsid w:val="00A31263"/>
    <w:rsid w:val="00A32F02"/>
    <w:rsid w:val="00A34CCD"/>
    <w:rsid w:val="00A369B9"/>
    <w:rsid w:val="00A373AC"/>
    <w:rsid w:val="00A42860"/>
    <w:rsid w:val="00A436CA"/>
    <w:rsid w:val="00A443AC"/>
    <w:rsid w:val="00A45E98"/>
    <w:rsid w:val="00A46844"/>
    <w:rsid w:val="00A470B6"/>
    <w:rsid w:val="00A50606"/>
    <w:rsid w:val="00A53A4E"/>
    <w:rsid w:val="00A5463F"/>
    <w:rsid w:val="00A5499E"/>
    <w:rsid w:val="00A56252"/>
    <w:rsid w:val="00A56508"/>
    <w:rsid w:val="00A575AF"/>
    <w:rsid w:val="00A57854"/>
    <w:rsid w:val="00A57B2F"/>
    <w:rsid w:val="00A57FFC"/>
    <w:rsid w:val="00A61523"/>
    <w:rsid w:val="00A626B3"/>
    <w:rsid w:val="00A63846"/>
    <w:rsid w:val="00A65E65"/>
    <w:rsid w:val="00A66BEC"/>
    <w:rsid w:val="00A67A49"/>
    <w:rsid w:val="00A71BBD"/>
    <w:rsid w:val="00A71C3C"/>
    <w:rsid w:val="00A731E9"/>
    <w:rsid w:val="00A741D6"/>
    <w:rsid w:val="00A74D6F"/>
    <w:rsid w:val="00A75560"/>
    <w:rsid w:val="00A778C5"/>
    <w:rsid w:val="00A800D2"/>
    <w:rsid w:val="00A80599"/>
    <w:rsid w:val="00A82A24"/>
    <w:rsid w:val="00A83745"/>
    <w:rsid w:val="00A83A1C"/>
    <w:rsid w:val="00A84A15"/>
    <w:rsid w:val="00A86078"/>
    <w:rsid w:val="00A90550"/>
    <w:rsid w:val="00A91BAB"/>
    <w:rsid w:val="00A942E5"/>
    <w:rsid w:val="00A949B8"/>
    <w:rsid w:val="00A96265"/>
    <w:rsid w:val="00AA0801"/>
    <w:rsid w:val="00AA08AA"/>
    <w:rsid w:val="00AA1004"/>
    <w:rsid w:val="00AA1C44"/>
    <w:rsid w:val="00AA3C69"/>
    <w:rsid w:val="00AA5D88"/>
    <w:rsid w:val="00AA5FD4"/>
    <w:rsid w:val="00AA64C9"/>
    <w:rsid w:val="00AA67AA"/>
    <w:rsid w:val="00AA75A5"/>
    <w:rsid w:val="00AA76AE"/>
    <w:rsid w:val="00AB2630"/>
    <w:rsid w:val="00AB379D"/>
    <w:rsid w:val="00AB4050"/>
    <w:rsid w:val="00AB4E55"/>
    <w:rsid w:val="00AB5485"/>
    <w:rsid w:val="00AB58F3"/>
    <w:rsid w:val="00AB5AA0"/>
    <w:rsid w:val="00AB7B5D"/>
    <w:rsid w:val="00AC06F3"/>
    <w:rsid w:val="00AC1A63"/>
    <w:rsid w:val="00AC2EF0"/>
    <w:rsid w:val="00AC547C"/>
    <w:rsid w:val="00AC5678"/>
    <w:rsid w:val="00AC6461"/>
    <w:rsid w:val="00AC77CD"/>
    <w:rsid w:val="00AC7ACB"/>
    <w:rsid w:val="00AC7E8C"/>
    <w:rsid w:val="00AD0568"/>
    <w:rsid w:val="00AD1658"/>
    <w:rsid w:val="00AD3AD9"/>
    <w:rsid w:val="00AD3E39"/>
    <w:rsid w:val="00AD44AB"/>
    <w:rsid w:val="00AD6120"/>
    <w:rsid w:val="00AD7244"/>
    <w:rsid w:val="00AD7F34"/>
    <w:rsid w:val="00AE014A"/>
    <w:rsid w:val="00AE0684"/>
    <w:rsid w:val="00AE0B45"/>
    <w:rsid w:val="00AE0B95"/>
    <w:rsid w:val="00AE1726"/>
    <w:rsid w:val="00AE22F4"/>
    <w:rsid w:val="00AE396B"/>
    <w:rsid w:val="00AF0C4D"/>
    <w:rsid w:val="00AF2467"/>
    <w:rsid w:val="00AF27FF"/>
    <w:rsid w:val="00AF35A8"/>
    <w:rsid w:val="00AF60AF"/>
    <w:rsid w:val="00AF6193"/>
    <w:rsid w:val="00AF6CA8"/>
    <w:rsid w:val="00AF7066"/>
    <w:rsid w:val="00AF71EB"/>
    <w:rsid w:val="00B00094"/>
    <w:rsid w:val="00B00FAF"/>
    <w:rsid w:val="00B04A5E"/>
    <w:rsid w:val="00B10327"/>
    <w:rsid w:val="00B107D2"/>
    <w:rsid w:val="00B1128A"/>
    <w:rsid w:val="00B1244E"/>
    <w:rsid w:val="00B12E81"/>
    <w:rsid w:val="00B12F32"/>
    <w:rsid w:val="00B145A9"/>
    <w:rsid w:val="00B15A86"/>
    <w:rsid w:val="00B16450"/>
    <w:rsid w:val="00B20712"/>
    <w:rsid w:val="00B20E1B"/>
    <w:rsid w:val="00B2107D"/>
    <w:rsid w:val="00B216E1"/>
    <w:rsid w:val="00B23C3B"/>
    <w:rsid w:val="00B2519E"/>
    <w:rsid w:val="00B260D9"/>
    <w:rsid w:val="00B27ABE"/>
    <w:rsid w:val="00B27E46"/>
    <w:rsid w:val="00B3038B"/>
    <w:rsid w:val="00B315AC"/>
    <w:rsid w:val="00B31FC6"/>
    <w:rsid w:val="00B338D2"/>
    <w:rsid w:val="00B34168"/>
    <w:rsid w:val="00B35035"/>
    <w:rsid w:val="00B35B74"/>
    <w:rsid w:val="00B364C6"/>
    <w:rsid w:val="00B41A41"/>
    <w:rsid w:val="00B4261A"/>
    <w:rsid w:val="00B508E9"/>
    <w:rsid w:val="00B51F3F"/>
    <w:rsid w:val="00B52493"/>
    <w:rsid w:val="00B538E3"/>
    <w:rsid w:val="00B54AC3"/>
    <w:rsid w:val="00B55586"/>
    <w:rsid w:val="00B55B38"/>
    <w:rsid w:val="00B56BA6"/>
    <w:rsid w:val="00B56E84"/>
    <w:rsid w:val="00B57128"/>
    <w:rsid w:val="00B63AE8"/>
    <w:rsid w:val="00B64030"/>
    <w:rsid w:val="00B64650"/>
    <w:rsid w:val="00B7082E"/>
    <w:rsid w:val="00B7197C"/>
    <w:rsid w:val="00B72F99"/>
    <w:rsid w:val="00B74BE4"/>
    <w:rsid w:val="00B76963"/>
    <w:rsid w:val="00B7757F"/>
    <w:rsid w:val="00B77716"/>
    <w:rsid w:val="00B77B77"/>
    <w:rsid w:val="00B81878"/>
    <w:rsid w:val="00B81B9A"/>
    <w:rsid w:val="00B8433B"/>
    <w:rsid w:val="00B8467E"/>
    <w:rsid w:val="00B8553B"/>
    <w:rsid w:val="00B85606"/>
    <w:rsid w:val="00B863ED"/>
    <w:rsid w:val="00B867A8"/>
    <w:rsid w:val="00B904FA"/>
    <w:rsid w:val="00B9082B"/>
    <w:rsid w:val="00B90B3B"/>
    <w:rsid w:val="00B91697"/>
    <w:rsid w:val="00B92791"/>
    <w:rsid w:val="00B94D3E"/>
    <w:rsid w:val="00B953E7"/>
    <w:rsid w:val="00B97EC2"/>
    <w:rsid w:val="00BA069B"/>
    <w:rsid w:val="00BA1644"/>
    <w:rsid w:val="00BA2180"/>
    <w:rsid w:val="00BA22FC"/>
    <w:rsid w:val="00BA2643"/>
    <w:rsid w:val="00BA29C7"/>
    <w:rsid w:val="00BA2FCA"/>
    <w:rsid w:val="00BA76CB"/>
    <w:rsid w:val="00BB036C"/>
    <w:rsid w:val="00BB35D6"/>
    <w:rsid w:val="00BB46E5"/>
    <w:rsid w:val="00BB575D"/>
    <w:rsid w:val="00BB5B62"/>
    <w:rsid w:val="00BC5CDD"/>
    <w:rsid w:val="00BC67AF"/>
    <w:rsid w:val="00BC6C46"/>
    <w:rsid w:val="00BC7B29"/>
    <w:rsid w:val="00BD14F3"/>
    <w:rsid w:val="00BD297B"/>
    <w:rsid w:val="00BD2CCB"/>
    <w:rsid w:val="00BD42B0"/>
    <w:rsid w:val="00BD5297"/>
    <w:rsid w:val="00BE0029"/>
    <w:rsid w:val="00BE0A5D"/>
    <w:rsid w:val="00BE195F"/>
    <w:rsid w:val="00BE1B9C"/>
    <w:rsid w:val="00BE318E"/>
    <w:rsid w:val="00BE4152"/>
    <w:rsid w:val="00BE4356"/>
    <w:rsid w:val="00BE6B7C"/>
    <w:rsid w:val="00BF00C5"/>
    <w:rsid w:val="00BF35C8"/>
    <w:rsid w:val="00BF4C07"/>
    <w:rsid w:val="00BF51E7"/>
    <w:rsid w:val="00BF5E48"/>
    <w:rsid w:val="00BF79EC"/>
    <w:rsid w:val="00C009E1"/>
    <w:rsid w:val="00C02349"/>
    <w:rsid w:val="00C0344A"/>
    <w:rsid w:val="00C0378C"/>
    <w:rsid w:val="00C04026"/>
    <w:rsid w:val="00C05B4A"/>
    <w:rsid w:val="00C0655B"/>
    <w:rsid w:val="00C06772"/>
    <w:rsid w:val="00C07071"/>
    <w:rsid w:val="00C07CED"/>
    <w:rsid w:val="00C07E9C"/>
    <w:rsid w:val="00C105BF"/>
    <w:rsid w:val="00C10922"/>
    <w:rsid w:val="00C11514"/>
    <w:rsid w:val="00C11527"/>
    <w:rsid w:val="00C123AB"/>
    <w:rsid w:val="00C129B0"/>
    <w:rsid w:val="00C144A6"/>
    <w:rsid w:val="00C153C9"/>
    <w:rsid w:val="00C15FCC"/>
    <w:rsid w:val="00C16D9A"/>
    <w:rsid w:val="00C20EC7"/>
    <w:rsid w:val="00C21CCD"/>
    <w:rsid w:val="00C2238F"/>
    <w:rsid w:val="00C24A1B"/>
    <w:rsid w:val="00C24A5E"/>
    <w:rsid w:val="00C24D9F"/>
    <w:rsid w:val="00C25930"/>
    <w:rsid w:val="00C25FA2"/>
    <w:rsid w:val="00C3040F"/>
    <w:rsid w:val="00C328EA"/>
    <w:rsid w:val="00C33738"/>
    <w:rsid w:val="00C37D97"/>
    <w:rsid w:val="00C44E5B"/>
    <w:rsid w:val="00C507A7"/>
    <w:rsid w:val="00C50C46"/>
    <w:rsid w:val="00C511B4"/>
    <w:rsid w:val="00C51908"/>
    <w:rsid w:val="00C5249C"/>
    <w:rsid w:val="00C53E2A"/>
    <w:rsid w:val="00C55997"/>
    <w:rsid w:val="00C5790D"/>
    <w:rsid w:val="00C608E4"/>
    <w:rsid w:val="00C60914"/>
    <w:rsid w:val="00C60B21"/>
    <w:rsid w:val="00C60BB5"/>
    <w:rsid w:val="00C61405"/>
    <w:rsid w:val="00C6229F"/>
    <w:rsid w:val="00C63EF7"/>
    <w:rsid w:val="00C643A7"/>
    <w:rsid w:val="00C66256"/>
    <w:rsid w:val="00C673E0"/>
    <w:rsid w:val="00C70AAB"/>
    <w:rsid w:val="00C7234F"/>
    <w:rsid w:val="00C73AF9"/>
    <w:rsid w:val="00C745FA"/>
    <w:rsid w:val="00C7517A"/>
    <w:rsid w:val="00C772F2"/>
    <w:rsid w:val="00C831C0"/>
    <w:rsid w:val="00C83762"/>
    <w:rsid w:val="00C83AF8"/>
    <w:rsid w:val="00C8744B"/>
    <w:rsid w:val="00C93068"/>
    <w:rsid w:val="00C939B6"/>
    <w:rsid w:val="00C956B0"/>
    <w:rsid w:val="00C970E6"/>
    <w:rsid w:val="00CA1360"/>
    <w:rsid w:val="00CA33E9"/>
    <w:rsid w:val="00CA4635"/>
    <w:rsid w:val="00CA7D3C"/>
    <w:rsid w:val="00CA7D8B"/>
    <w:rsid w:val="00CB18F1"/>
    <w:rsid w:val="00CB273C"/>
    <w:rsid w:val="00CB2B97"/>
    <w:rsid w:val="00CB2D80"/>
    <w:rsid w:val="00CB3E12"/>
    <w:rsid w:val="00CB5067"/>
    <w:rsid w:val="00CC037B"/>
    <w:rsid w:val="00CC25BB"/>
    <w:rsid w:val="00CC3231"/>
    <w:rsid w:val="00CC68A4"/>
    <w:rsid w:val="00CC7EC6"/>
    <w:rsid w:val="00CD0CE0"/>
    <w:rsid w:val="00CD23EC"/>
    <w:rsid w:val="00CD3DAA"/>
    <w:rsid w:val="00CD3E41"/>
    <w:rsid w:val="00CD3EC1"/>
    <w:rsid w:val="00CD408E"/>
    <w:rsid w:val="00CD4FA4"/>
    <w:rsid w:val="00CD6C2D"/>
    <w:rsid w:val="00CD797A"/>
    <w:rsid w:val="00CE04E4"/>
    <w:rsid w:val="00CE271C"/>
    <w:rsid w:val="00CE5284"/>
    <w:rsid w:val="00CE54F3"/>
    <w:rsid w:val="00CE6063"/>
    <w:rsid w:val="00CE69BF"/>
    <w:rsid w:val="00CE6E38"/>
    <w:rsid w:val="00CE7462"/>
    <w:rsid w:val="00CF013F"/>
    <w:rsid w:val="00CF0722"/>
    <w:rsid w:val="00CF31F1"/>
    <w:rsid w:val="00CF4B74"/>
    <w:rsid w:val="00CF5E7D"/>
    <w:rsid w:val="00CF5E96"/>
    <w:rsid w:val="00CF6536"/>
    <w:rsid w:val="00D00501"/>
    <w:rsid w:val="00D01093"/>
    <w:rsid w:val="00D010AC"/>
    <w:rsid w:val="00D0172F"/>
    <w:rsid w:val="00D0175A"/>
    <w:rsid w:val="00D0500D"/>
    <w:rsid w:val="00D10D40"/>
    <w:rsid w:val="00D16A52"/>
    <w:rsid w:val="00D203CD"/>
    <w:rsid w:val="00D21815"/>
    <w:rsid w:val="00D225F3"/>
    <w:rsid w:val="00D246E6"/>
    <w:rsid w:val="00D24DCA"/>
    <w:rsid w:val="00D30C55"/>
    <w:rsid w:val="00D319A7"/>
    <w:rsid w:val="00D345AA"/>
    <w:rsid w:val="00D34B4F"/>
    <w:rsid w:val="00D34E8D"/>
    <w:rsid w:val="00D34EE9"/>
    <w:rsid w:val="00D34EED"/>
    <w:rsid w:val="00D35982"/>
    <w:rsid w:val="00D35BBD"/>
    <w:rsid w:val="00D36A7D"/>
    <w:rsid w:val="00D36C6A"/>
    <w:rsid w:val="00D36DEF"/>
    <w:rsid w:val="00D37316"/>
    <w:rsid w:val="00D3769F"/>
    <w:rsid w:val="00D37ACD"/>
    <w:rsid w:val="00D40105"/>
    <w:rsid w:val="00D406CC"/>
    <w:rsid w:val="00D411E6"/>
    <w:rsid w:val="00D45B1D"/>
    <w:rsid w:val="00D46620"/>
    <w:rsid w:val="00D47773"/>
    <w:rsid w:val="00D505D6"/>
    <w:rsid w:val="00D56199"/>
    <w:rsid w:val="00D56C53"/>
    <w:rsid w:val="00D56D24"/>
    <w:rsid w:val="00D57AD2"/>
    <w:rsid w:val="00D60B18"/>
    <w:rsid w:val="00D61F6C"/>
    <w:rsid w:val="00D6250C"/>
    <w:rsid w:val="00D62E7C"/>
    <w:rsid w:val="00D631B2"/>
    <w:rsid w:val="00D65875"/>
    <w:rsid w:val="00D6702F"/>
    <w:rsid w:val="00D671B4"/>
    <w:rsid w:val="00D6780A"/>
    <w:rsid w:val="00D711CA"/>
    <w:rsid w:val="00D711D1"/>
    <w:rsid w:val="00D72458"/>
    <w:rsid w:val="00D729CA"/>
    <w:rsid w:val="00D752CC"/>
    <w:rsid w:val="00D760E7"/>
    <w:rsid w:val="00D84826"/>
    <w:rsid w:val="00D84C18"/>
    <w:rsid w:val="00D8536F"/>
    <w:rsid w:val="00D858F6"/>
    <w:rsid w:val="00D87E40"/>
    <w:rsid w:val="00D931D8"/>
    <w:rsid w:val="00D95293"/>
    <w:rsid w:val="00D96DDE"/>
    <w:rsid w:val="00D97568"/>
    <w:rsid w:val="00DA159E"/>
    <w:rsid w:val="00DA3554"/>
    <w:rsid w:val="00DA4507"/>
    <w:rsid w:val="00DA53AC"/>
    <w:rsid w:val="00DA5B6F"/>
    <w:rsid w:val="00DB0506"/>
    <w:rsid w:val="00DB2AB4"/>
    <w:rsid w:val="00DB5B6B"/>
    <w:rsid w:val="00DB678D"/>
    <w:rsid w:val="00DB76EF"/>
    <w:rsid w:val="00DC0933"/>
    <w:rsid w:val="00DC1E00"/>
    <w:rsid w:val="00DC30CD"/>
    <w:rsid w:val="00DC45BE"/>
    <w:rsid w:val="00DC63B2"/>
    <w:rsid w:val="00DC714F"/>
    <w:rsid w:val="00DD05F9"/>
    <w:rsid w:val="00DD0B14"/>
    <w:rsid w:val="00DD0DC2"/>
    <w:rsid w:val="00DD0E6F"/>
    <w:rsid w:val="00DD0EB6"/>
    <w:rsid w:val="00DD2BC3"/>
    <w:rsid w:val="00DD3B2D"/>
    <w:rsid w:val="00DD3E47"/>
    <w:rsid w:val="00DD5F91"/>
    <w:rsid w:val="00DD657A"/>
    <w:rsid w:val="00DD669B"/>
    <w:rsid w:val="00DD72BF"/>
    <w:rsid w:val="00DE1436"/>
    <w:rsid w:val="00DE502C"/>
    <w:rsid w:val="00DE53AB"/>
    <w:rsid w:val="00DE7599"/>
    <w:rsid w:val="00DF0A04"/>
    <w:rsid w:val="00DF0F36"/>
    <w:rsid w:val="00DF194E"/>
    <w:rsid w:val="00DF3DBD"/>
    <w:rsid w:val="00DF5410"/>
    <w:rsid w:val="00DF58B2"/>
    <w:rsid w:val="00DF60F3"/>
    <w:rsid w:val="00DF69BA"/>
    <w:rsid w:val="00DF7A71"/>
    <w:rsid w:val="00E01E56"/>
    <w:rsid w:val="00E02A32"/>
    <w:rsid w:val="00E0501A"/>
    <w:rsid w:val="00E078F8"/>
    <w:rsid w:val="00E10077"/>
    <w:rsid w:val="00E10E16"/>
    <w:rsid w:val="00E12A9F"/>
    <w:rsid w:val="00E13F54"/>
    <w:rsid w:val="00E1475C"/>
    <w:rsid w:val="00E14DDE"/>
    <w:rsid w:val="00E160F2"/>
    <w:rsid w:val="00E1669B"/>
    <w:rsid w:val="00E1750D"/>
    <w:rsid w:val="00E20B5F"/>
    <w:rsid w:val="00E22948"/>
    <w:rsid w:val="00E22AF1"/>
    <w:rsid w:val="00E23964"/>
    <w:rsid w:val="00E26CE6"/>
    <w:rsid w:val="00E279BC"/>
    <w:rsid w:val="00E3035D"/>
    <w:rsid w:val="00E304D4"/>
    <w:rsid w:val="00E30890"/>
    <w:rsid w:val="00E31C4D"/>
    <w:rsid w:val="00E32467"/>
    <w:rsid w:val="00E3368F"/>
    <w:rsid w:val="00E338A8"/>
    <w:rsid w:val="00E33E3E"/>
    <w:rsid w:val="00E340EE"/>
    <w:rsid w:val="00E34942"/>
    <w:rsid w:val="00E34B32"/>
    <w:rsid w:val="00E35131"/>
    <w:rsid w:val="00E37CDB"/>
    <w:rsid w:val="00E44320"/>
    <w:rsid w:val="00E447B6"/>
    <w:rsid w:val="00E45924"/>
    <w:rsid w:val="00E473D0"/>
    <w:rsid w:val="00E51856"/>
    <w:rsid w:val="00E51D88"/>
    <w:rsid w:val="00E5265D"/>
    <w:rsid w:val="00E53A0B"/>
    <w:rsid w:val="00E54692"/>
    <w:rsid w:val="00E54D37"/>
    <w:rsid w:val="00E55791"/>
    <w:rsid w:val="00E55D5C"/>
    <w:rsid w:val="00E5632D"/>
    <w:rsid w:val="00E57028"/>
    <w:rsid w:val="00E57B01"/>
    <w:rsid w:val="00E6125D"/>
    <w:rsid w:val="00E62F85"/>
    <w:rsid w:val="00E63715"/>
    <w:rsid w:val="00E64E13"/>
    <w:rsid w:val="00E67B1E"/>
    <w:rsid w:val="00E67C1B"/>
    <w:rsid w:val="00E72E7F"/>
    <w:rsid w:val="00E7710C"/>
    <w:rsid w:val="00E77127"/>
    <w:rsid w:val="00E8061F"/>
    <w:rsid w:val="00E80994"/>
    <w:rsid w:val="00E82593"/>
    <w:rsid w:val="00E82DE4"/>
    <w:rsid w:val="00E830AE"/>
    <w:rsid w:val="00E84640"/>
    <w:rsid w:val="00E849E5"/>
    <w:rsid w:val="00E85246"/>
    <w:rsid w:val="00E853AD"/>
    <w:rsid w:val="00E8774F"/>
    <w:rsid w:val="00E87B44"/>
    <w:rsid w:val="00E90BC3"/>
    <w:rsid w:val="00E910EF"/>
    <w:rsid w:val="00E916F3"/>
    <w:rsid w:val="00E928A1"/>
    <w:rsid w:val="00E94F0B"/>
    <w:rsid w:val="00E9551C"/>
    <w:rsid w:val="00EA2F90"/>
    <w:rsid w:val="00EA4216"/>
    <w:rsid w:val="00EA4533"/>
    <w:rsid w:val="00EA4F69"/>
    <w:rsid w:val="00EA54BE"/>
    <w:rsid w:val="00EA603E"/>
    <w:rsid w:val="00EA6667"/>
    <w:rsid w:val="00EB02EA"/>
    <w:rsid w:val="00EB18C4"/>
    <w:rsid w:val="00EB1A7C"/>
    <w:rsid w:val="00EB2968"/>
    <w:rsid w:val="00EB2C5A"/>
    <w:rsid w:val="00EB3C8D"/>
    <w:rsid w:val="00EB4EE6"/>
    <w:rsid w:val="00EB66F8"/>
    <w:rsid w:val="00EB78AD"/>
    <w:rsid w:val="00EB7A3B"/>
    <w:rsid w:val="00EB7E74"/>
    <w:rsid w:val="00EC134C"/>
    <w:rsid w:val="00EC63C4"/>
    <w:rsid w:val="00EC78C1"/>
    <w:rsid w:val="00ED11F3"/>
    <w:rsid w:val="00ED17A9"/>
    <w:rsid w:val="00ED1874"/>
    <w:rsid w:val="00ED1918"/>
    <w:rsid w:val="00ED41EC"/>
    <w:rsid w:val="00ED77CC"/>
    <w:rsid w:val="00EE40DC"/>
    <w:rsid w:val="00EE4AEB"/>
    <w:rsid w:val="00EE6203"/>
    <w:rsid w:val="00EE6D9B"/>
    <w:rsid w:val="00EE75B2"/>
    <w:rsid w:val="00EF0DDB"/>
    <w:rsid w:val="00EF14C3"/>
    <w:rsid w:val="00EF246F"/>
    <w:rsid w:val="00EF50CF"/>
    <w:rsid w:val="00EF58C7"/>
    <w:rsid w:val="00F0158A"/>
    <w:rsid w:val="00F02FF5"/>
    <w:rsid w:val="00F03059"/>
    <w:rsid w:val="00F052B1"/>
    <w:rsid w:val="00F06596"/>
    <w:rsid w:val="00F0776C"/>
    <w:rsid w:val="00F142B2"/>
    <w:rsid w:val="00F14507"/>
    <w:rsid w:val="00F148DB"/>
    <w:rsid w:val="00F164EA"/>
    <w:rsid w:val="00F1698D"/>
    <w:rsid w:val="00F16FC5"/>
    <w:rsid w:val="00F170B9"/>
    <w:rsid w:val="00F21A61"/>
    <w:rsid w:val="00F21FE0"/>
    <w:rsid w:val="00F227B9"/>
    <w:rsid w:val="00F23379"/>
    <w:rsid w:val="00F24620"/>
    <w:rsid w:val="00F248DC"/>
    <w:rsid w:val="00F24971"/>
    <w:rsid w:val="00F250BD"/>
    <w:rsid w:val="00F2527D"/>
    <w:rsid w:val="00F26BDC"/>
    <w:rsid w:val="00F304C3"/>
    <w:rsid w:val="00F31309"/>
    <w:rsid w:val="00F31BEA"/>
    <w:rsid w:val="00F34C83"/>
    <w:rsid w:val="00F35D6E"/>
    <w:rsid w:val="00F35E35"/>
    <w:rsid w:val="00F36BF1"/>
    <w:rsid w:val="00F42236"/>
    <w:rsid w:val="00F45784"/>
    <w:rsid w:val="00F45EF1"/>
    <w:rsid w:val="00F4669F"/>
    <w:rsid w:val="00F46B63"/>
    <w:rsid w:val="00F54A5D"/>
    <w:rsid w:val="00F54C78"/>
    <w:rsid w:val="00F5601D"/>
    <w:rsid w:val="00F572FD"/>
    <w:rsid w:val="00F61EB4"/>
    <w:rsid w:val="00F63DDD"/>
    <w:rsid w:val="00F66C4F"/>
    <w:rsid w:val="00F71192"/>
    <w:rsid w:val="00F7275A"/>
    <w:rsid w:val="00F73A8E"/>
    <w:rsid w:val="00F73BD0"/>
    <w:rsid w:val="00F73C4D"/>
    <w:rsid w:val="00F74BE1"/>
    <w:rsid w:val="00F74E86"/>
    <w:rsid w:val="00F76AFB"/>
    <w:rsid w:val="00F76C6F"/>
    <w:rsid w:val="00F77388"/>
    <w:rsid w:val="00F7787F"/>
    <w:rsid w:val="00F81A49"/>
    <w:rsid w:val="00F836AA"/>
    <w:rsid w:val="00F83F4B"/>
    <w:rsid w:val="00F86071"/>
    <w:rsid w:val="00F865DD"/>
    <w:rsid w:val="00F866BF"/>
    <w:rsid w:val="00F87213"/>
    <w:rsid w:val="00F902EC"/>
    <w:rsid w:val="00F904CD"/>
    <w:rsid w:val="00F90771"/>
    <w:rsid w:val="00F93040"/>
    <w:rsid w:val="00F93D25"/>
    <w:rsid w:val="00F965A2"/>
    <w:rsid w:val="00F9776B"/>
    <w:rsid w:val="00FA0B60"/>
    <w:rsid w:val="00FA181A"/>
    <w:rsid w:val="00FA2DBC"/>
    <w:rsid w:val="00FA4E9A"/>
    <w:rsid w:val="00FA4EFD"/>
    <w:rsid w:val="00FB050E"/>
    <w:rsid w:val="00FB0D73"/>
    <w:rsid w:val="00FB11DE"/>
    <w:rsid w:val="00FB1DF2"/>
    <w:rsid w:val="00FB2680"/>
    <w:rsid w:val="00FB2F2A"/>
    <w:rsid w:val="00FB36CF"/>
    <w:rsid w:val="00FB41D8"/>
    <w:rsid w:val="00FB4FD4"/>
    <w:rsid w:val="00FB7349"/>
    <w:rsid w:val="00FC20DB"/>
    <w:rsid w:val="00FC53EF"/>
    <w:rsid w:val="00FC54F4"/>
    <w:rsid w:val="00FC6188"/>
    <w:rsid w:val="00FC64AC"/>
    <w:rsid w:val="00FC7448"/>
    <w:rsid w:val="00FC7A66"/>
    <w:rsid w:val="00FD0CCF"/>
    <w:rsid w:val="00FD12BC"/>
    <w:rsid w:val="00FD243F"/>
    <w:rsid w:val="00FD2AE3"/>
    <w:rsid w:val="00FD4ABB"/>
    <w:rsid w:val="00FE2775"/>
    <w:rsid w:val="00FE2BD1"/>
    <w:rsid w:val="00FE2F2A"/>
    <w:rsid w:val="00FE34BF"/>
    <w:rsid w:val="00FE3775"/>
    <w:rsid w:val="00FE6B9F"/>
    <w:rsid w:val="00FF0114"/>
    <w:rsid w:val="00FF0437"/>
    <w:rsid w:val="00FF0799"/>
    <w:rsid w:val="00FF0F55"/>
    <w:rsid w:val="00FF1722"/>
    <w:rsid w:val="00FF26C9"/>
    <w:rsid w:val="00FF328B"/>
    <w:rsid w:val="00FF431A"/>
    <w:rsid w:val="00FF4B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107B45"/>
  <w15:chartTrackingRefBased/>
  <w15:docId w15:val="{B9680698-52EF-47D8-B85C-20A36DC6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65A2"/>
    <w:rPr>
      <w:rFonts w:eastAsia="Calibri"/>
      <w:color w:val="000000"/>
      <w:sz w:val="24"/>
      <w:szCs w:val="22"/>
      <w:lang w:eastAsia="en-US"/>
    </w:rPr>
  </w:style>
  <w:style w:type="paragraph" w:styleId="Heading1">
    <w:name w:val="heading 1"/>
    <w:basedOn w:val="Normal"/>
    <w:next w:val="02Flietext"/>
    <w:link w:val="Heading1Char"/>
    <w:uiPriority w:val="9"/>
    <w:qFormat/>
    <w:rsid w:val="000E0DF1"/>
    <w:pPr>
      <w:keepNext/>
      <w:keepLines/>
      <w:tabs>
        <w:tab w:val="left" w:pos="709"/>
      </w:tabs>
      <w:suppressAutoHyphens/>
      <w:spacing w:after="720" w:line="288" w:lineRule="auto"/>
      <w:ind w:left="709" w:right="1134" w:hanging="709"/>
      <w:outlineLvl w:val="0"/>
    </w:pPr>
    <w:rPr>
      <w:rFonts w:ascii="Arial" w:eastAsia="Times New Roman" w:hAnsi="Arial"/>
      <w:bCs/>
      <w:sz w:val="36"/>
      <w:szCs w:val="28"/>
    </w:rPr>
  </w:style>
  <w:style w:type="paragraph" w:styleId="Heading2">
    <w:name w:val="heading 2"/>
    <w:basedOn w:val="Normal"/>
    <w:next w:val="02Flietext"/>
    <w:link w:val="Heading2Char"/>
    <w:uiPriority w:val="9"/>
    <w:unhideWhenUsed/>
    <w:qFormat/>
    <w:rsid w:val="000E0DF1"/>
    <w:pPr>
      <w:keepNext/>
      <w:keepLines/>
      <w:tabs>
        <w:tab w:val="left" w:pos="709"/>
      </w:tabs>
      <w:suppressAutoHyphens/>
      <w:spacing w:before="672" w:after="336" w:line="288" w:lineRule="auto"/>
      <w:ind w:left="709" w:right="1134" w:hanging="709"/>
      <w:outlineLvl w:val="1"/>
    </w:pPr>
    <w:rPr>
      <w:rFonts w:ascii="Arial" w:eastAsia="Times New Roman" w:hAnsi="Arial"/>
      <w:sz w:val="28"/>
      <w:szCs w:val="26"/>
    </w:rPr>
  </w:style>
  <w:style w:type="paragraph" w:styleId="Heading3">
    <w:name w:val="heading 3"/>
    <w:basedOn w:val="Normal"/>
    <w:next w:val="02Flietext"/>
    <w:link w:val="Heading3Char"/>
    <w:uiPriority w:val="9"/>
    <w:unhideWhenUsed/>
    <w:qFormat/>
    <w:rsid w:val="000E0DF1"/>
    <w:pPr>
      <w:keepNext/>
      <w:keepLines/>
      <w:tabs>
        <w:tab w:val="left" w:pos="709"/>
      </w:tabs>
      <w:suppressAutoHyphens/>
      <w:spacing w:before="576" w:after="288" w:line="288" w:lineRule="auto"/>
      <w:ind w:left="709" w:right="1134" w:hanging="709"/>
      <w:outlineLvl w:val="2"/>
    </w:pPr>
    <w:rPr>
      <w:rFonts w:ascii="Arial" w:eastAsia="Times New Roman" w:hAnsi="Arial"/>
    </w:rPr>
  </w:style>
  <w:style w:type="paragraph" w:styleId="Heading4">
    <w:name w:val="heading 4"/>
    <w:basedOn w:val="Normal"/>
    <w:next w:val="02Flietext"/>
    <w:link w:val="Heading4Char"/>
    <w:uiPriority w:val="9"/>
    <w:unhideWhenUsed/>
    <w:qFormat/>
    <w:rsid w:val="000E0DF1"/>
    <w:pPr>
      <w:keepNext/>
      <w:keepLines/>
      <w:tabs>
        <w:tab w:val="left" w:pos="709"/>
      </w:tabs>
      <w:suppressAutoHyphens/>
      <w:spacing w:before="288" w:after="144" w:line="288" w:lineRule="auto"/>
      <w:ind w:left="709" w:right="1134" w:hanging="709"/>
      <w:outlineLvl w:val="3"/>
    </w:pPr>
    <w:rPr>
      <w:rFonts w:ascii="Arial" w:eastAsia="Times New Roman" w:hAnsi="Arial"/>
      <w:color w:val="auto"/>
    </w:rPr>
  </w:style>
  <w:style w:type="paragraph" w:styleId="Heading5">
    <w:name w:val="heading 5"/>
    <w:basedOn w:val="Normal"/>
    <w:next w:val="02Flietext"/>
    <w:link w:val="Heading5Char"/>
    <w:uiPriority w:val="9"/>
    <w:unhideWhenUsed/>
    <w:rsid w:val="00F965A2"/>
    <w:pPr>
      <w:keepNext/>
      <w:keepLines/>
      <w:tabs>
        <w:tab w:val="left" w:pos="993"/>
      </w:tabs>
      <w:suppressAutoHyphens/>
      <w:spacing w:before="288" w:after="144" w:line="288" w:lineRule="auto"/>
      <w:ind w:left="992" w:right="1134" w:hanging="992"/>
      <w:outlineLvl w:val="4"/>
    </w:pPr>
    <w:rPr>
      <w:rFonts w:eastAsia="Times New Roman"/>
      <w:i/>
      <w:color w:val="auto"/>
    </w:rPr>
  </w:style>
  <w:style w:type="paragraph" w:styleId="Heading6">
    <w:name w:val="heading 6"/>
    <w:basedOn w:val="Normal"/>
    <w:next w:val="Normal"/>
    <w:link w:val="Heading6Char"/>
    <w:uiPriority w:val="9"/>
    <w:unhideWhenUsed/>
    <w:qFormat/>
    <w:rsid w:val="00F965A2"/>
    <w:pPr>
      <w:keepNext/>
      <w:keepLines/>
      <w:tabs>
        <w:tab w:val="left" w:pos="993"/>
      </w:tabs>
      <w:suppressAutoHyphens/>
      <w:spacing w:before="288" w:after="144" w:line="288" w:lineRule="auto"/>
      <w:ind w:left="992" w:right="1134" w:hanging="992"/>
      <w:outlineLvl w:val="5"/>
    </w:pPr>
    <w:rPr>
      <w:rFonts w:eastAsia="Times New Roman"/>
      <w:i/>
      <w:iCs/>
      <w:color w:val="auto"/>
    </w:rPr>
  </w:style>
  <w:style w:type="paragraph" w:styleId="Heading7">
    <w:name w:val="heading 7"/>
    <w:basedOn w:val="Normal"/>
    <w:next w:val="Normal"/>
    <w:link w:val="Heading7Char"/>
    <w:uiPriority w:val="9"/>
    <w:unhideWhenUsed/>
    <w:qFormat/>
    <w:rsid w:val="00F965A2"/>
    <w:pPr>
      <w:keepNext/>
      <w:keepLines/>
      <w:tabs>
        <w:tab w:val="left" w:pos="993"/>
      </w:tabs>
      <w:suppressAutoHyphens/>
      <w:spacing w:before="288" w:after="144" w:line="288" w:lineRule="auto"/>
      <w:ind w:left="992" w:hanging="992"/>
      <w:outlineLvl w:val="6"/>
    </w:pPr>
    <w:rPr>
      <w:rFonts w:eastAsia="Times New Roman"/>
      <w:i/>
      <w:iCs/>
      <w:color w:val="auto"/>
    </w:rPr>
  </w:style>
  <w:style w:type="paragraph" w:styleId="Heading8">
    <w:name w:val="heading 8"/>
    <w:basedOn w:val="Normal"/>
    <w:next w:val="Normal"/>
    <w:link w:val="Heading8Char"/>
    <w:uiPriority w:val="9"/>
    <w:unhideWhenUsed/>
    <w:qFormat/>
    <w:rsid w:val="00F965A2"/>
    <w:pPr>
      <w:keepNext/>
      <w:keepLines/>
      <w:tabs>
        <w:tab w:val="left" w:pos="993"/>
      </w:tabs>
      <w:suppressAutoHyphens/>
      <w:spacing w:before="288" w:after="144" w:line="288" w:lineRule="auto"/>
      <w:ind w:left="992" w:hanging="992"/>
      <w:outlineLvl w:val="7"/>
    </w:pPr>
    <w:rPr>
      <w:rFonts w:eastAsia="Times New Roman"/>
      <w:i/>
      <w:iCs/>
      <w:color w:val="auto"/>
      <w:szCs w:val="24"/>
    </w:rPr>
  </w:style>
  <w:style w:type="paragraph" w:styleId="Heading9">
    <w:name w:val="heading 9"/>
    <w:basedOn w:val="Normal"/>
    <w:next w:val="02Flietext"/>
    <w:link w:val="Heading9Char"/>
    <w:uiPriority w:val="9"/>
    <w:unhideWhenUsed/>
    <w:qFormat/>
    <w:rsid w:val="00F965A2"/>
    <w:pPr>
      <w:keepNext/>
      <w:keepLines/>
      <w:tabs>
        <w:tab w:val="left" w:pos="993"/>
      </w:tabs>
      <w:suppressAutoHyphens/>
      <w:spacing w:before="288" w:after="144" w:line="288" w:lineRule="auto"/>
      <w:outlineLvl w:val="8"/>
    </w:pPr>
    <w:rPr>
      <w:rFonts w:eastAsia="Times New Roman"/>
      <w:i/>
      <w:iCs/>
      <w:color w:val="auto"/>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elAutor">
    <w:name w:val="01 Titel Autor"/>
    <w:basedOn w:val="Normal"/>
    <w:rsid w:val="00F965A2"/>
    <w:pPr>
      <w:spacing w:before="1800" w:line="288" w:lineRule="auto"/>
      <w:jc w:val="center"/>
    </w:pPr>
  </w:style>
  <w:style w:type="paragraph" w:customStyle="1" w:styleId="01TitelBeschreibung">
    <w:name w:val="01 Titel Beschreibung"/>
    <w:basedOn w:val="Normal"/>
    <w:rsid w:val="00F965A2"/>
    <w:pPr>
      <w:spacing w:line="288" w:lineRule="auto"/>
      <w:jc w:val="center"/>
    </w:pPr>
  </w:style>
  <w:style w:type="paragraph" w:customStyle="1" w:styleId="01TitelTabelle">
    <w:name w:val="01 Titel Tabelle"/>
    <w:basedOn w:val="Normal"/>
    <w:rsid w:val="00F965A2"/>
    <w:pPr>
      <w:spacing w:line="288" w:lineRule="auto"/>
    </w:pPr>
    <w:rPr>
      <w:szCs w:val="24"/>
    </w:rPr>
  </w:style>
  <w:style w:type="paragraph" w:customStyle="1" w:styleId="01TitelTitel">
    <w:name w:val="01 Titel Titel"/>
    <w:basedOn w:val="Normal"/>
    <w:rsid w:val="00F965A2"/>
    <w:pPr>
      <w:suppressAutoHyphens/>
      <w:spacing w:line="288" w:lineRule="auto"/>
      <w:jc w:val="center"/>
    </w:pPr>
    <w:rPr>
      <w:sz w:val="48"/>
      <w:szCs w:val="48"/>
    </w:rPr>
  </w:style>
  <w:style w:type="paragraph" w:customStyle="1" w:styleId="01TitelUntertitel">
    <w:name w:val="01 Titel Untertitel"/>
    <w:basedOn w:val="Normal"/>
    <w:rsid w:val="00F965A2"/>
    <w:pPr>
      <w:spacing w:after="1080" w:line="288" w:lineRule="auto"/>
      <w:jc w:val="center"/>
    </w:pPr>
  </w:style>
  <w:style w:type="paragraph" w:customStyle="1" w:styleId="02Flietext">
    <w:name w:val="02 Fließtext"/>
    <w:basedOn w:val="Normal"/>
    <w:link w:val="02FlietextChar"/>
    <w:autoRedefine/>
    <w:qFormat/>
    <w:rsid w:val="0018495F"/>
    <w:pPr>
      <w:spacing w:after="180" w:line="360" w:lineRule="auto"/>
      <w:jc w:val="both"/>
    </w:pPr>
    <w:rPr>
      <w:rFonts w:ascii="Arial" w:hAnsi="Arial"/>
      <w:szCs w:val="24"/>
    </w:rPr>
  </w:style>
  <w:style w:type="paragraph" w:customStyle="1" w:styleId="02FlietextEinzug">
    <w:name w:val="02 Fließtext Einzug"/>
    <w:basedOn w:val="Normal"/>
    <w:qFormat/>
    <w:rsid w:val="00F965A2"/>
    <w:pPr>
      <w:spacing w:line="360" w:lineRule="auto"/>
      <w:ind w:firstLine="284"/>
      <w:jc w:val="both"/>
    </w:pPr>
  </w:style>
  <w:style w:type="paragraph" w:customStyle="1" w:styleId="02FlietextErsterAbsatz">
    <w:name w:val="02 Fließtext Erster Absatz"/>
    <w:basedOn w:val="02FlietextEinzug"/>
    <w:qFormat/>
    <w:rsid w:val="00F965A2"/>
    <w:pPr>
      <w:ind w:firstLine="0"/>
    </w:pPr>
  </w:style>
  <w:style w:type="paragraph" w:customStyle="1" w:styleId="03Abbildung">
    <w:name w:val="03 Abbildung"/>
    <w:basedOn w:val="Normal"/>
    <w:next w:val="Caption"/>
    <w:qFormat/>
    <w:rsid w:val="00F965A2"/>
    <w:pPr>
      <w:keepNext/>
      <w:spacing w:before="360"/>
      <w:jc w:val="center"/>
    </w:pPr>
    <w:rPr>
      <w:noProof/>
      <w:lang w:eastAsia="de-DE"/>
    </w:rPr>
  </w:style>
  <w:style w:type="paragraph" w:styleId="Caption">
    <w:name w:val="caption"/>
    <w:basedOn w:val="Normal"/>
    <w:next w:val="02Flietext"/>
    <w:uiPriority w:val="35"/>
    <w:unhideWhenUsed/>
    <w:qFormat/>
    <w:rsid w:val="00F965A2"/>
    <w:pPr>
      <w:spacing w:before="288" w:after="576" w:line="288" w:lineRule="auto"/>
      <w:jc w:val="center"/>
    </w:pPr>
    <w:rPr>
      <w:color w:val="auto"/>
      <w:sz w:val="20"/>
      <w:szCs w:val="20"/>
    </w:rPr>
  </w:style>
  <w:style w:type="paragraph" w:customStyle="1" w:styleId="03TabelleText10pt">
    <w:name w:val="03 Tabelle Text 10pt"/>
    <w:basedOn w:val="02Flietext"/>
    <w:qFormat/>
    <w:rsid w:val="00F965A2"/>
    <w:pPr>
      <w:spacing w:after="0" w:line="240" w:lineRule="auto"/>
      <w:jc w:val="left"/>
    </w:pPr>
    <w:rPr>
      <w:bCs/>
      <w:sz w:val="20"/>
    </w:rPr>
  </w:style>
  <w:style w:type="paragraph" w:customStyle="1" w:styleId="03TabelleKopfzeile12pt">
    <w:name w:val="03 Tabelle Kopfzeile 12pt"/>
    <w:basedOn w:val="03TabelleText10pt"/>
    <w:qFormat/>
    <w:rsid w:val="00F965A2"/>
    <w:rPr>
      <w:sz w:val="24"/>
    </w:rPr>
  </w:style>
  <w:style w:type="paragraph" w:customStyle="1" w:styleId="03TabelleText12pt">
    <w:name w:val="03 Tabelle Text 12pt"/>
    <w:basedOn w:val="03TabelleText10pt"/>
    <w:qFormat/>
    <w:rsid w:val="00F965A2"/>
    <w:rPr>
      <w:sz w:val="24"/>
    </w:rPr>
  </w:style>
  <w:style w:type="paragraph" w:customStyle="1" w:styleId="04Blockzitat1">
    <w:name w:val="04 Blockzitat 1"/>
    <w:basedOn w:val="Normal"/>
    <w:qFormat/>
    <w:rsid w:val="00F965A2"/>
    <w:pPr>
      <w:spacing w:before="180" w:after="180" w:line="360" w:lineRule="auto"/>
      <w:ind w:left="709"/>
      <w:jc w:val="both"/>
    </w:pPr>
    <w:rPr>
      <w:lang w:val="en-US"/>
    </w:rPr>
  </w:style>
  <w:style w:type="paragraph" w:customStyle="1" w:styleId="04Blockzitat2">
    <w:name w:val="04 Blockzitat 2"/>
    <w:basedOn w:val="Normal"/>
    <w:qFormat/>
    <w:rsid w:val="00F965A2"/>
    <w:pPr>
      <w:spacing w:before="144" w:after="144" w:line="288" w:lineRule="auto"/>
      <w:ind w:left="709"/>
      <w:jc w:val="both"/>
    </w:pPr>
    <w:rPr>
      <w:sz w:val="20"/>
      <w:szCs w:val="20"/>
      <w:lang w:val="en-US"/>
    </w:rPr>
  </w:style>
  <w:style w:type="paragraph" w:customStyle="1" w:styleId="04Blockzitat3">
    <w:name w:val="04 Blockzitat 3"/>
    <w:basedOn w:val="Normal"/>
    <w:qFormat/>
    <w:rsid w:val="00F965A2"/>
    <w:pPr>
      <w:spacing w:before="144" w:after="144" w:line="288" w:lineRule="auto"/>
      <w:ind w:left="709"/>
      <w:jc w:val="both"/>
    </w:pPr>
    <w:rPr>
      <w:i/>
      <w:iCs/>
      <w:lang w:val="en-US"/>
    </w:rPr>
  </w:style>
  <w:style w:type="paragraph" w:customStyle="1" w:styleId="05Aufzhlung">
    <w:name w:val="05 Aufzählung"/>
    <w:basedOn w:val="Normal"/>
    <w:qFormat/>
    <w:rsid w:val="00F965A2"/>
    <w:pPr>
      <w:numPr>
        <w:numId w:val="2"/>
      </w:numPr>
      <w:tabs>
        <w:tab w:val="left" w:pos="709"/>
      </w:tabs>
      <w:spacing w:before="180" w:after="180" w:line="360" w:lineRule="auto"/>
      <w:contextualSpacing/>
    </w:pPr>
  </w:style>
  <w:style w:type="paragraph" w:customStyle="1" w:styleId="05Aufzhlungnummeriert">
    <w:name w:val="05 Aufzählung nummeriert"/>
    <w:basedOn w:val="Normal"/>
    <w:qFormat/>
    <w:rsid w:val="00F965A2"/>
    <w:pPr>
      <w:tabs>
        <w:tab w:val="left" w:pos="709"/>
      </w:tabs>
      <w:spacing w:before="180" w:after="180" w:line="360" w:lineRule="auto"/>
      <w:ind w:left="709" w:hanging="709"/>
      <w:contextualSpacing/>
    </w:pPr>
  </w:style>
  <w:style w:type="character" w:customStyle="1" w:styleId="06Schmaler">
    <w:name w:val="06 Schmaler"/>
    <w:basedOn w:val="DefaultParagraphFont"/>
    <w:uiPriority w:val="1"/>
    <w:qFormat/>
    <w:rsid w:val="00F965A2"/>
    <w:rPr>
      <w:spacing w:val="-2"/>
    </w:rPr>
  </w:style>
  <w:style w:type="character" w:customStyle="1" w:styleId="06Weiter">
    <w:name w:val="06 Weiter"/>
    <w:basedOn w:val="DefaultParagraphFont"/>
    <w:uiPriority w:val="1"/>
    <w:qFormat/>
    <w:rsid w:val="00F965A2"/>
    <w:rPr>
      <w:spacing w:val="2"/>
    </w:rPr>
  </w:style>
  <w:style w:type="paragraph" w:customStyle="1" w:styleId="Abkrzungsverzeichnis">
    <w:name w:val="Abkürzungsverzeichnis"/>
    <w:basedOn w:val="Normal"/>
    <w:rsid w:val="00F965A2"/>
    <w:pPr>
      <w:spacing w:line="288" w:lineRule="auto"/>
    </w:pPr>
    <w:rPr>
      <w:szCs w:val="24"/>
    </w:rPr>
  </w:style>
  <w:style w:type="paragraph" w:styleId="BalloonText">
    <w:name w:val="Balloon Text"/>
    <w:basedOn w:val="Normal"/>
    <w:link w:val="BalloonTextChar"/>
    <w:uiPriority w:val="99"/>
    <w:semiHidden/>
    <w:unhideWhenUsed/>
    <w:rsid w:val="00F965A2"/>
    <w:rPr>
      <w:rFonts w:ascii="Tahoma" w:hAnsi="Tahoma" w:cs="Tahoma"/>
      <w:sz w:val="16"/>
      <w:szCs w:val="16"/>
    </w:rPr>
  </w:style>
  <w:style w:type="character" w:customStyle="1" w:styleId="BalloonTextChar">
    <w:name w:val="Balloon Text Char"/>
    <w:basedOn w:val="DefaultParagraphFont"/>
    <w:link w:val="BalloonText"/>
    <w:uiPriority w:val="99"/>
    <w:semiHidden/>
    <w:rsid w:val="00F965A2"/>
    <w:rPr>
      <w:rFonts w:ascii="Tahoma" w:eastAsia="Calibri" w:hAnsi="Tahoma" w:cs="Tahoma"/>
      <w:color w:val="000000"/>
      <w:sz w:val="16"/>
      <w:szCs w:val="16"/>
      <w:lang w:eastAsia="en-US"/>
    </w:rPr>
  </w:style>
  <w:style w:type="paragraph" w:customStyle="1" w:styleId="BeschriftungTabelle">
    <w:name w:val="Beschriftung Tabelle"/>
    <w:basedOn w:val="Caption"/>
    <w:qFormat/>
    <w:rsid w:val="00F965A2"/>
    <w:pPr>
      <w:keepNext/>
      <w:spacing w:before="576" w:after="288"/>
    </w:pPr>
  </w:style>
  <w:style w:type="paragraph" w:styleId="Bibliography">
    <w:name w:val="Bibliography"/>
    <w:basedOn w:val="Normal"/>
    <w:next w:val="Normal"/>
    <w:uiPriority w:val="37"/>
    <w:unhideWhenUsed/>
    <w:rsid w:val="00F965A2"/>
    <w:pPr>
      <w:keepLines/>
      <w:spacing w:after="144" w:line="288" w:lineRule="auto"/>
      <w:ind w:left="709" w:hanging="709"/>
      <w:jc w:val="both"/>
    </w:pPr>
  </w:style>
  <w:style w:type="paragraph" w:styleId="DocumentMap">
    <w:name w:val="Document Map"/>
    <w:basedOn w:val="Normal"/>
    <w:link w:val="DocumentMapChar"/>
    <w:uiPriority w:val="99"/>
    <w:semiHidden/>
    <w:unhideWhenUsed/>
    <w:rsid w:val="00F965A2"/>
    <w:rPr>
      <w:rFonts w:ascii="Tahoma" w:hAnsi="Tahoma" w:cs="Tahoma"/>
      <w:sz w:val="16"/>
      <w:szCs w:val="16"/>
    </w:rPr>
  </w:style>
  <w:style w:type="character" w:customStyle="1" w:styleId="DocumentMapChar">
    <w:name w:val="Document Map Char"/>
    <w:basedOn w:val="DefaultParagraphFont"/>
    <w:link w:val="DocumentMap"/>
    <w:uiPriority w:val="99"/>
    <w:semiHidden/>
    <w:rsid w:val="00F965A2"/>
    <w:rPr>
      <w:rFonts w:ascii="Tahoma" w:eastAsia="Calibri" w:hAnsi="Tahoma" w:cs="Tahoma"/>
      <w:color w:val="000000"/>
      <w:sz w:val="16"/>
      <w:szCs w:val="16"/>
      <w:lang w:eastAsia="en-US"/>
    </w:rPr>
  </w:style>
  <w:style w:type="paragraph" w:styleId="Footer">
    <w:name w:val="footer"/>
    <w:basedOn w:val="Normal"/>
    <w:link w:val="FooterChar"/>
    <w:uiPriority w:val="99"/>
    <w:unhideWhenUsed/>
    <w:rsid w:val="00F965A2"/>
    <w:pPr>
      <w:tabs>
        <w:tab w:val="center" w:pos="4536"/>
        <w:tab w:val="right" w:pos="9072"/>
      </w:tabs>
    </w:pPr>
  </w:style>
  <w:style w:type="character" w:customStyle="1" w:styleId="FooterChar">
    <w:name w:val="Footer Char"/>
    <w:basedOn w:val="DefaultParagraphFont"/>
    <w:link w:val="Footer"/>
    <w:uiPriority w:val="99"/>
    <w:rsid w:val="00F965A2"/>
    <w:rPr>
      <w:rFonts w:eastAsia="Calibri"/>
      <w:color w:val="000000"/>
      <w:sz w:val="24"/>
      <w:szCs w:val="22"/>
      <w:lang w:eastAsia="en-US"/>
    </w:rPr>
  </w:style>
  <w:style w:type="character" w:styleId="FootnoteReference">
    <w:name w:val="footnote reference"/>
    <w:basedOn w:val="DefaultParagraphFont"/>
    <w:uiPriority w:val="99"/>
    <w:semiHidden/>
    <w:unhideWhenUsed/>
    <w:rsid w:val="00F965A2"/>
    <w:rPr>
      <w:vertAlign w:val="superscript"/>
    </w:rPr>
  </w:style>
  <w:style w:type="paragraph" w:styleId="FootnoteText">
    <w:name w:val="footnote text"/>
    <w:basedOn w:val="Normal"/>
    <w:link w:val="FootnoteTextChar"/>
    <w:uiPriority w:val="99"/>
    <w:unhideWhenUsed/>
    <w:rsid w:val="00F965A2"/>
    <w:pPr>
      <w:keepLines/>
      <w:tabs>
        <w:tab w:val="left" w:pos="426"/>
      </w:tabs>
      <w:spacing w:line="288" w:lineRule="auto"/>
      <w:ind w:left="426" w:hanging="426"/>
      <w:jc w:val="both"/>
    </w:pPr>
    <w:rPr>
      <w:sz w:val="20"/>
      <w:szCs w:val="20"/>
    </w:rPr>
  </w:style>
  <w:style w:type="character" w:customStyle="1" w:styleId="FootnoteTextChar">
    <w:name w:val="Footnote Text Char"/>
    <w:basedOn w:val="DefaultParagraphFont"/>
    <w:link w:val="FootnoteText"/>
    <w:uiPriority w:val="99"/>
    <w:rsid w:val="00F965A2"/>
    <w:rPr>
      <w:rFonts w:eastAsia="Calibri"/>
      <w:color w:val="000000"/>
      <w:lang w:eastAsia="en-US"/>
    </w:rPr>
  </w:style>
  <w:style w:type="paragraph" w:styleId="TableofFigures">
    <w:name w:val="table of figures"/>
    <w:basedOn w:val="Normal"/>
    <w:next w:val="Normal"/>
    <w:uiPriority w:val="99"/>
    <w:unhideWhenUsed/>
    <w:rsid w:val="00F965A2"/>
    <w:pPr>
      <w:tabs>
        <w:tab w:val="right" w:leader="dot" w:pos="8494"/>
      </w:tabs>
      <w:spacing w:line="288" w:lineRule="auto"/>
      <w:ind w:left="567" w:hanging="567"/>
    </w:pPr>
    <w:rPr>
      <w:noProof/>
    </w:rPr>
  </w:style>
  <w:style w:type="paragraph" w:customStyle="1" w:styleId="FormatvorlageAbbildungsverzeichnisZeilenabstandMehrere12ze">
    <w:name w:val="Formatvorlage Abbildungsverzeichnis + Zeilenabstand:  Mehrere 12 ze"/>
    <w:basedOn w:val="TableofFigures"/>
    <w:rsid w:val="00F965A2"/>
    <w:rPr>
      <w:rFonts w:eastAsia="Times New Roman"/>
    </w:rPr>
  </w:style>
  <w:style w:type="paragraph" w:styleId="Header">
    <w:name w:val="header"/>
    <w:basedOn w:val="Normal"/>
    <w:link w:val="HeaderChar"/>
    <w:uiPriority w:val="99"/>
    <w:unhideWhenUsed/>
    <w:rsid w:val="00F965A2"/>
    <w:pPr>
      <w:tabs>
        <w:tab w:val="left" w:pos="709"/>
        <w:tab w:val="right" w:pos="8505"/>
      </w:tabs>
    </w:pPr>
    <w:rPr>
      <w:noProof/>
      <w:sz w:val="20"/>
      <w:szCs w:val="20"/>
    </w:rPr>
  </w:style>
  <w:style w:type="character" w:customStyle="1" w:styleId="HeaderChar">
    <w:name w:val="Header Char"/>
    <w:basedOn w:val="DefaultParagraphFont"/>
    <w:link w:val="Header"/>
    <w:uiPriority w:val="99"/>
    <w:rsid w:val="00F965A2"/>
    <w:rPr>
      <w:rFonts w:eastAsia="Calibri"/>
      <w:noProof/>
      <w:color w:val="000000"/>
      <w:lang w:eastAsia="en-US"/>
    </w:rPr>
  </w:style>
  <w:style w:type="character" w:customStyle="1" w:styleId="Heading1Char">
    <w:name w:val="Heading 1 Char"/>
    <w:basedOn w:val="DefaultParagraphFont"/>
    <w:link w:val="Heading1"/>
    <w:uiPriority w:val="9"/>
    <w:rsid w:val="000E0DF1"/>
    <w:rPr>
      <w:rFonts w:ascii="Arial" w:hAnsi="Arial"/>
      <w:bCs/>
      <w:color w:val="000000"/>
      <w:sz w:val="36"/>
      <w:szCs w:val="28"/>
      <w:lang w:eastAsia="en-US"/>
    </w:rPr>
  </w:style>
  <w:style w:type="character" w:customStyle="1" w:styleId="Heading2Char">
    <w:name w:val="Heading 2 Char"/>
    <w:basedOn w:val="DefaultParagraphFont"/>
    <w:link w:val="Heading2"/>
    <w:uiPriority w:val="9"/>
    <w:rsid w:val="000E0DF1"/>
    <w:rPr>
      <w:rFonts w:ascii="Arial" w:hAnsi="Arial"/>
      <w:color w:val="000000"/>
      <w:sz w:val="28"/>
      <w:szCs w:val="26"/>
      <w:lang w:eastAsia="en-US"/>
    </w:rPr>
  </w:style>
  <w:style w:type="character" w:customStyle="1" w:styleId="Heading3Char">
    <w:name w:val="Heading 3 Char"/>
    <w:basedOn w:val="DefaultParagraphFont"/>
    <w:link w:val="Heading3"/>
    <w:uiPriority w:val="9"/>
    <w:rsid w:val="000E0DF1"/>
    <w:rPr>
      <w:rFonts w:ascii="Arial" w:hAnsi="Arial"/>
      <w:color w:val="000000"/>
      <w:sz w:val="24"/>
      <w:szCs w:val="22"/>
      <w:lang w:eastAsia="en-US"/>
    </w:rPr>
  </w:style>
  <w:style w:type="character" w:customStyle="1" w:styleId="Heading4Char">
    <w:name w:val="Heading 4 Char"/>
    <w:basedOn w:val="DefaultParagraphFont"/>
    <w:link w:val="Heading4"/>
    <w:uiPriority w:val="9"/>
    <w:rsid w:val="000E0DF1"/>
    <w:rPr>
      <w:rFonts w:ascii="Arial" w:hAnsi="Arial"/>
      <w:sz w:val="24"/>
      <w:szCs w:val="22"/>
      <w:lang w:eastAsia="en-US"/>
    </w:rPr>
  </w:style>
  <w:style w:type="character" w:customStyle="1" w:styleId="Heading5Char">
    <w:name w:val="Heading 5 Char"/>
    <w:basedOn w:val="DefaultParagraphFont"/>
    <w:link w:val="Heading5"/>
    <w:uiPriority w:val="9"/>
    <w:rsid w:val="00F965A2"/>
    <w:rPr>
      <w:i/>
      <w:sz w:val="24"/>
      <w:szCs w:val="22"/>
      <w:lang w:eastAsia="en-US"/>
    </w:rPr>
  </w:style>
  <w:style w:type="character" w:customStyle="1" w:styleId="Heading6Char">
    <w:name w:val="Heading 6 Char"/>
    <w:basedOn w:val="DefaultParagraphFont"/>
    <w:link w:val="Heading6"/>
    <w:uiPriority w:val="9"/>
    <w:rsid w:val="00F965A2"/>
    <w:rPr>
      <w:i/>
      <w:iCs/>
      <w:sz w:val="24"/>
      <w:szCs w:val="22"/>
      <w:lang w:eastAsia="en-US"/>
    </w:rPr>
  </w:style>
  <w:style w:type="character" w:customStyle="1" w:styleId="Heading7Char">
    <w:name w:val="Heading 7 Char"/>
    <w:basedOn w:val="DefaultParagraphFont"/>
    <w:link w:val="Heading7"/>
    <w:uiPriority w:val="9"/>
    <w:rsid w:val="00F965A2"/>
    <w:rPr>
      <w:i/>
      <w:iCs/>
      <w:sz w:val="24"/>
      <w:szCs w:val="22"/>
      <w:lang w:eastAsia="en-US"/>
    </w:rPr>
  </w:style>
  <w:style w:type="character" w:customStyle="1" w:styleId="Heading8Char">
    <w:name w:val="Heading 8 Char"/>
    <w:basedOn w:val="DefaultParagraphFont"/>
    <w:link w:val="Heading8"/>
    <w:uiPriority w:val="9"/>
    <w:rsid w:val="00F965A2"/>
    <w:rPr>
      <w:i/>
      <w:iCs/>
      <w:sz w:val="24"/>
      <w:szCs w:val="24"/>
      <w:lang w:eastAsia="en-US"/>
    </w:rPr>
  </w:style>
  <w:style w:type="character" w:customStyle="1" w:styleId="Heading9Char">
    <w:name w:val="Heading 9 Char"/>
    <w:basedOn w:val="DefaultParagraphFont"/>
    <w:link w:val="Heading9"/>
    <w:uiPriority w:val="9"/>
    <w:rsid w:val="00F965A2"/>
    <w:rPr>
      <w:i/>
      <w:iCs/>
      <w:sz w:val="24"/>
      <w:szCs w:val="24"/>
      <w:lang w:eastAsia="en-US"/>
    </w:rPr>
  </w:style>
  <w:style w:type="character" w:styleId="Hyperlink">
    <w:name w:val="Hyperlink"/>
    <w:basedOn w:val="DefaultParagraphFont"/>
    <w:uiPriority w:val="99"/>
    <w:unhideWhenUsed/>
    <w:rsid w:val="00F965A2"/>
    <w:rPr>
      <w:color w:val="auto"/>
      <w:u w:val="none"/>
    </w:rPr>
  </w:style>
  <w:style w:type="paragraph" w:styleId="Index1">
    <w:name w:val="index 1"/>
    <w:basedOn w:val="Normal"/>
    <w:next w:val="Normal"/>
    <w:autoRedefine/>
    <w:uiPriority w:val="99"/>
    <w:unhideWhenUsed/>
    <w:rsid w:val="00F965A2"/>
    <w:pPr>
      <w:tabs>
        <w:tab w:val="right" w:leader="dot" w:pos="3882"/>
      </w:tabs>
      <w:spacing w:line="288" w:lineRule="auto"/>
      <w:ind w:left="238" w:hanging="238"/>
    </w:pPr>
    <w:rPr>
      <w:noProof/>
    </w:rPr>
  </w:style>
  <w:style w:type="paragraph" w:styleId="ListParagraph">
    <w:name w:val="List Paragraph"/>
    <w:basedOn w:val="Normal"/>
    <w:uiPriority w:val="34"/>
    <w:qFormat/>
    <w:rsid w:val="00F965A2"/>
    <w:pPr>
      <w:spacing w:line="288" w:lineRule="auto"/>
      <w:contextualSpacing/>
    </w:pPr>
  </w:style>
  <w:style w:type="paragraph" w:styleId="NoSpacing">
    <w:name w:val="No Spacing"/>
    <w:link w:val="NoSpacingChar"/>
    <w:uiPriority w:val="1"/>
    <w:qFormat/>
    <w:rsid w:val="00F965A2"/>
    <w:rPr>
      <w:rFonts w:ascii="Calibri" w:hAnsi="Calibri" w:cs="Arial"/>
      <w:sz w:val="22"/>
      <w:szCs w:val="22"/>
      <w:lang w:eastAsia="en-US"/>
    </w:rPr>
  </w:style>
  <w:style w:type="character" w:customStyle="1" w:styleId="NoSpacingChar">
    <w:name w:val="No Spacing Char"/>
    <w:basedOn w:val="DefaultParagraphFont"/>
    <w:link w:val="NoSpacing"/>
    <w:uiPriority w:val="1"/>
    <w:rsid w:val="00F965A2"/>
    <w:rPr>
      <w:rFonts w:ascii="Calibri" w:hAnsi="Calibri" w:cs="Arial"/>
      <w:sz w:val="22"/>
      <w:szCs w:val="22"/>
      <w:lang w:eastAsia="en-US"/>
    </w:rPr>
  </w:style>
  <w:style w:type="numbering" w:customStyle="1" w:styleId="Nummerierung">
    <w:name w:val="Nummerierung"/>
    <w:uiPriority w:val="99"/>
    <w:rsid w:val="00F965A2"/>
    <w:pPr>
      <w:numPr>
        <w:numId w:val="3"/>
      </w:numPr>
    </w:pPr>
  </w:style>
  <w:style w:type="table" w:customStyle="1" w:styleId="Standardtabelle">
    <w:name w:val="Standardtabelle"/>
    <w:basedOn w:val="TableNormal"/>
    <w:uiPriority w:val="99"/>
    <w:rsid w:val="00F965A2"/>
    <w:rPr>
      <w:rFonts w:ascii="Arial" w:eastAsia="Calibri" w:hAnsi="Arial" w:cs="Ari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108" w:type="dxa"/>
        <w:bottom w:w="108" w:type="dxa"/>
      </w:tblCellMar>
    </w:tblPr>
    <w:tblStylePr w:type="firstRow">
      <w:rPr>
        <w:rFonts w:ascii="Arial" w:hAnsi="Arial"/>
        <w:b/>
        <w:sz w:val="20"/>
      </w:rPr>
    </w:tblStylePr>
  </w:style>
  <w:style w:type="paragraph" w:customStyle="1" w:styleId="1Anhang">
    <w:name w:val="1 Anhang"/>
    <w:basedOn w:val="Normal"/>
    <w:rsid w:val="00F965A2"/>
    <w:pPr>
      <w:numPr>
        <w:numId w:val="1"/>
      </w:numPr>
    </w:pPr>
  </w:style>
  <w:style w:type="table" w:customStyle="1" w:styleId="StandardtabelleohneLinien">
    <w:name w:val="Standardtabelle ohne Linien"/>
    <w:basedOn w:val="TableNormal"/>
    <w:uiPriority w:val="99"/>
    <w:rsid w:val="00F965A2"/>
    <w:rPr>
      <w:rFonts w:ascii="Arial" w:eastAsia="Calibri" w:hAnsi="Arial" w:cs="Arial"/>
    </w:rPr>
    <w:tblPr>
      <w:tblBorders>
        <w:top w:val="single" w:sz="4" w:space="0" w:color="auto"/>
        <w:bottom w:val="single" w:sz="4" w:space="0" w:color="auto"/>
      </w:tblBorders>
      <w:tblCellMar>
        <w:top w:w="108" w:type="dxa"/>
        <w:bottom w:w="108" w:type="dxa"/>
      </w:tblCellMar>
    </w:tblPr>
    <w:tblStylePr w:type="firstRow">
      <w:rPr>
        <w:rFonts w:ascii="Arial" w:hAnsi="Arial"/>
        <w:b/>
      </w:rPr>
      <w:tblPr/>
      <w:tcPr>
        <w:tcBorders>
          <w:top w:val="single" w:sz="4"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F965A2"/>
    <w:rPr>
      <w:rFonts w:ascii="Calibri" w:eastAsia="Calibri" w:hAnsi="Calibri"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TOC1">
    <w:name w:val="toc 1"/>
    <w:basedOn w:val="Normal"/>
    <w:next w:val="Normal"/>
    <w:autoRedefine/>
    <w:uiPriority w:val="39"/>
    <w:unhideWhenUsed/>
    <w:rsid w:val="00F965A2"/>
    <w:pPr>
      <w:tabs>
        <w:tab w:val="left" w:pos="426"/>
        <w:tab w:val="right" w:leader="dot" w:pos="8505"/>
      </w:tabs>
      <w:spacing w:before="148" w:line="288" w:lineRule="auto"/>
      <w:ind w:left="426" w:hanging="426"/>
    </w:pPr>
    <w:rPr>
      <w:noProof/>
    </w:rPr>
  </w:style>
  <w:style w:type="paragraph" w:styleId="TOC2">
    <w:name w:val="toc 2"/>
    <w:basedOn w:val="Normal"/>
    <w:next w:val="Normal"/>
    <w:autoRedefine/>
    <w:uiPriority w:val="39"/>
    <w:unhideWhenUsed/>
    <w:rsid w:val="003A4B74"/>
    <w:pPr>
      <w:tabs>
        <w:tab w:val="left" w:pos="993"/>
        <w:tab w:val="right" w:leader="dot" w:pos="8505"/>
      </w:tabs>
      <w:spacing w:line="288" w:lineRule="auto"/>
      <w:ind w:left="993" w:hanging="567"/>
    </w:pPr>
    <w:rPr>
      <w:noProof/>
    </w:rPr>
  </w:style>
  <w:style w:type="paragraph" w:styleId="TOC3">
    <w:name w:val="toc 3"/>
    <w:basedOn w:val="Normal"/>
    <w:next w:val="Normal"/>
    <w:autoRedefine/>
    <w:uiPriority w:val="39"/>
    <w:unhideWhenUsed/>
    <w:rsid w:val="00F965A2"/>
    <w:pPr>
      <w:tabs>
        <w:tab w:val="left" w:pos="1701"/>
        <w:tab w:val="right" w:leader="dot" w:pos="8505"/>
      </w:tabs>
      <w:spacing w:line="288" w:lineRule="auto"/>
      <w:ind w:left="1701" w:hanging="708"/>
    </w:pPr>
    <w:rPr>
      <w:noProof/>
    </w:rPr>
  </w:style>
  <w:style w:type="paragraph" w:styleId="TOC4">
    <w:name w:val="toc 4"/>
    <w:basedOn w:val="Normal"/>
    <w:next w:val="Normal"/>
    <w:autoRedefine/>
    <w:uiPriority w:val="39"/>
    <w:unhideWhenUsed/>
    <w:rsid w:val="00F965A2"/>
    <w:pPr>
      <w:tabs>
        <w:tab w:val="left" w:pos="2552"/>
        <w:tab w:val="right" w:leader="dot" w:pos="8505"/>
      </w:tabs>
      <w:spacing w:line="288" w:lineRule="auto"/>
      <w:ind w:left="2552" w:hanging="851"/>
    </w:pPr>
    <w:rPr>
      <w:noProof/>
    </w:rPr>
  </w:style>
  <w:style w:type="paragraph" w:styleId="TOC5">
    <w:name w:val="toc 5"/>
    <w:basedOn w:val="Normal"/>
    <w:next w:val="Normal"/>
    <w:autoRedefine/>
    <w:uiPriority w:val="39"/>
    <w:unhideWhenUsed/>
    <w:rsid w:val="00F965A2"/>
    <w:pPr>
      <w:tabs>
        <w:tab w:val="left" w:pos="3544"/>
        <w:tab w:val="right" w:leader="dot" w:pos="8504"/>
      </w:tabs>
      <w:spacing w:after="100"/>
      <w:ind w:left="3544" w:hanging="992"/>
    </w:pPr>
  </w:style>
  <w:style w:type="paragraph" w:styleId="TOC9">
    <w:name w:val="toc 9"/>
    <w:basedOn w:val="Normal"/>
    <w:next w:val="Normal"/>
    <w:autoRedefine/>
    <w:uiPriority w:val="39"/>
    <w:semiHidden/>
    <w:unhideWhenUsed/>
    <w:rsid w:val="00F965A2"/>
    <w:pPr>
      <w:spacing w:after="100"/>
      <w:ind w:left="1920"/>
    </w:pPr>
  </w:style>
  <w:style w:type="paragraph" w:customStyle="1" w:styleId="berschrift1ohne">
    <w:name w:val="Überschrift 1_ohne"/>
    <w:basedOn w:val="Normal"/>
    <w:next w:val="02Flietext"/>
    <w:qFormat/>
    <w:rsid w:val="00F965A2"/>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Heading2"/>
    <w:qFormat/>
    <w:rsid w:val="00F965A2"/>
    <w:pPr>
      <w:outlineLvl w:val="9"/>
    </w:pPr>
  </w:style>
  <w:style w:type="character" w:styleId="UnresolvedMention">
    <w:name w:val="Unresolved Mention"/>
    <w:basedOn w:val="DefaultParagraphFont"/>
    <w:uiPriority w:val="99"/>
    <w:semiHidden/>
    <w:unhideWhenUsed/>
    <w:rsid w:val="00F965A2"/>
    <w:rPr>
      <w:color w:val="605E5C"/>
      <w:shd w:val="clear" w:color="auto" w:fill="E1DFDD"/>
    </w:rPr>
  </w:style>
  <w:style w:type="table" w:customStyle="1" w:styleId="UnsichtbareTabelle">
    <w:name w:val="Unsichtbare Tabelle"/>
    <w:basedOn w:val="TableNormal"/>
    <w:uiPriority w:val="60"/>
    <w:rsid w:val="00F965A2"/>
    <w:pPr>
      <w:spacing w:line="288" w:lineRule="auto"/>
    </w:pPr>
    <w:rPr>
      <w:rFonts w:eastAsia="Calibri" w:cs="Arial"/>
      <w:sz w:val="24"/>
      <w:szCs w:val="24"/>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customStyle="1" w:styleId="Zwischenberschrift">
    <w:name w:val="Zwischenüberschrift"/>
    <w:basedOn w:val="Normal"/>
    <w:next w:val="02Flietext"/>
    <w:qFormat/>
    <w:rsid w:val="00F965A2"/>
    <w:pPr>
      <w:keepNext/>
      <w:keepLines/>
      <w:suppressAutoHyphens/>
      <w:spacing w:before="288" w:after="144" w:line="288" w:lineRule="auto"/>
      <w:ind w:right="1134"/>
    </w:pPr>
    <w:rPr>
      <w:i/>
    </w:rPr>
  </w:style>
  <w:style w:type="paragraph" w:styleId="TOCHeading">
    <w:name w:val="TOC Heading"/>
    <w:basedOn w:val="Heading1"/>
    <w:next w:val="Normal"/>
    <w:uiPriority w:val="39"/>
    <w:unhideWhenUsed/>
    <w:qFormat/>
    <w:rsid w:val="00F965A2"/>
    <w:pPr>
      <w:tabs>
        <w:tab w:val="clear" w:pos="709"/>
      </w:tabs>
      <w:suppressAutoHyphens w:val="0"/>
      <w:spacing w:before="240" w:after="0" w:line="259" w:lineRule="auto"/>
      <w:ind w:left="0" w:right="0" w:firstLine="0"/>
      <w:outlineLvl w:val="9"/>
    </w:pPr>
    <w:rPr>
      <w:rFonts w:asciiTheme="majorHAnsi" w:eastAsiaTheme="majorEastAsia" w:hAnsiTheme="majorHAnsi" w:cstheme="majorBidi"/>
      <w:bCs w:val="0"/>
      <w:color w:val="2F5496" w:themeColor="accent1" w:themeShade="BF"/>
      <w:sz w:val="32"/>
      <w:szCs w:val="32"/>
      <w:lang w:val="en-US"/>
    </w:rPr>
  </w:style>
  <w:style w:type="character" w:styleId="FollowedHyperlink">
    <w:name w:val="FollowedHyperlink"/>
    <w:basedOn w:val="DefaultParagraphFont"/>
    <w:uiPriority w:val="99"/>
    <w:semiHidden/>
    <w:unhideWhenUsed/>
    <w:rsid w:val="008A39B0"/>
    <w:rPr>
      <w:color w:val="954F72" w:themeColor="followedHyperlink"/>
      <w:u w:val="single"/>
    </w:rPr>
  </w:style>
  <w:style w:type="character" w:styleId="PlaceholderText">
    <w:name w:val="Placeholder Text"/>
    <w:basedOn w:val="DefaultParagraphFont"/>
    <w:uiPriority w:val="99"/>
    <w:semiHidden/>
    <w:rsid w:val="00815C71"/>
    <w:rPr>
      <w:color w:val="808080"/>
    </w:rPr>
  </w:style>
  <w:style w:type="paragraph" w:customStyle="1" w:styleId="CitaviBibliographyEntry">
    <w:name w:val="Citavi Bibliography Entry"/>
    <w:basedOn w:val="Normal"/>
    <w:link w:val="CitaviBibliographyEntryChar"/>
    <w:uiPriority w:val="99"/>
    <w:rsid w:val="00815C71"/>
    <w:pPr>
      <w:tabs>
        <w:tab w:val="left" w:pos="454"/>
      </w:tabs>
      <w:ind w:left="454" w:hanging="454"/>
    </w:pPr>
  </w:style>
  <w:style w:type="character" w:customStyle="1" w:styleId="02FlietextChar">
    <w:name w:val="02 Fließtext Char"/>
    <w:basedOn w:val="DefaultParagraphFont"/>
    <w:link w:val="02Flietext"/>
    <w:rsid w:val="0018495F"/>
    <w:rPr>
      <w:rFonts w:ascii="Arial" w:eastAsia="Calibri" w:hAnsi="Arial"/>
      <w:color w:val="000000"/>
      <w:sz w:val="24"/>
      <w:szCs w:val="24"/>
      <w:lang w:eastAsia="en-US"/>
    </w:rPr>
  </w:style>
  <w:style w:type="character" w:customStyle="1" w:styleId="CitaviBibliographyEntryChar">
    <w:name w:val="Citavi Bibliography Entry Char"/>
    <w:basedOn w:val="02FlietextChar"/>
    <w:link w:val="CitaviBibliographyEntry"/>
    <w:uiPriority w:val="99"/>
    <w:rsid w:val="00815C71"/>
    <w:rPr>
      <w:rFonts w:ascii="Arial" w:eastAsia="Calibri" w:hAnsi="Arial"/>
      <w:color w:val="000000"/>
      <w:sz w:val="24"/>
      <w:szCs w:val="22"/>
      <w:lang w:eastAsia="en-US"/>
    </w:rPr>
  </w:style>
  <w:style w:type="paragraph" w:customStyle="1" w:styleId="CitaviBibliographyHeading">
    <w:name w:val="Citavi Bibliography Heading"/>
    <w:basedOn w:val="Heading1"/>
    <w:link w:val="CitaviBibliographyHeadingChar"/>
    <w:uiPriority w:val="99"/>
    <w:rsid w:val="00815C71"/>
  </w:style>
  <w:style w:type="character" w:customStyle="1" w:styleId="CitaviBibliographyHeadingChar">
    <w:name w:val="Citavi Bibliography Heading Char"/>
    <w:basedOn w:val="02FlietextChar"/>
    <w:link w:val="CitaviBibliographyHeading"/>
    <w:uiPriority w:val="99"/>
    <w:rsid w:val="00815C71"/>
    <w:rPr>
      <w:rFonts w:ascii="Arial" w:eastAsia="Calibri" w:hAnsi="Arial"/>
      <w:bCs/>
      <w:color w:val="000000"/>
      <w:sz w:val="36"/>
      <w:szCs w:val="28"/>
      <w:lang w:eastAsia="en-US"/>
    </w:rPr>
  </w:style>
  <w:style w:type="paragraph" w:customStyle="1" w:styleId="CitaviChapterBibliographyHeading">
    <w:name w:val="Citavi Chapter Bibliography Heading"/>
    <w:basedOn w:val="Heading2"/>
    <w:link w:val="CitaviChapterBibliographyHeadingChar"/>
    <w:uiPriority w:val="99"/>
    <w:rsid w:val="00815C71"/>
  </w:style>
  <w:style w:type="character" w:customStyle="1" w:styleId="CitaviChapterBibliographyHeadingChar">
    <w:name w:val="Citavi Chapter Bibliography Heading Char"/>
    <w:basedOn w:val="02FlietextChar"/>
    <w:link w:val="CitaviChapterBibliographyHeading"/>
    <w:uiPriority w:val="99"/>
    <w:rsid w:val="00815C71"/>
    <w:rPr>
      <w:rFonts w:ascii="Arial" w:eastAsia="Calibri" w:hAnsi="Arial"/>
      <w:color w:val="000000"/>
      <w:sz w:val="28"/>
      <w:szCs w:val="26"/>
      <w:lang w:eastAsia="en-US"/>
    </w:rPr>
  </w:style>
  <w:style w:type="paragraph" w:customStyle="1" w:styleId="CitaviBibliographySubheading1">
    <w:name w:val="Citavi Bibliography Subheading 1"/>
    <w:basedOn w:val="Heading2"/>
    <w:link w:val="CitaviBibliographySubheading1Char"/>
    <w:uiPriority w:val="99"/>
    <w:rsid w:val="00815C71"/>
    <w:pPr>
      <w:outlineLvl w:val="9"/>
    </w:pPr>
    <w:rPr>
      <w:rFonts w:eastAsia="Calibri"/>
    </w:rPr>
  </w:style>
  <w:style w:type="character" w:customStyle="1" w:styleId="CitaviBibliographySubheading1Char">
    <w:name w:val="Citavi Bibliography Subheading 1 Char"/>
    <w:basedOn w:val="02FlietextChar"/>
    <w:link w:val="CitaviBibliographySubheading1"/>
    <w:uiPriority w:val="99"/>
    <w:rsid w:val="00815C71"/>
    <w:rPr>
      <w:rFonts w:ascii="Arial" w:eastAsia="Calibri" w:hAnsi="Arial"/>
      <w:color w:val="000000"/>
      <w:sz w:val="28"/>
      <w:szCs w:val="26"/>
      <w:lang w:eastAsia="en-US"/>
    </w:rPr>
  </w:style>
  <w:style w:type="paragraph" w:customStyle="1" w:styleId="CitaviBibliographySubheading2">
    <w:name w:val="Citavi Bibliography Subheading 2"/>
    <w:basedOn w:val="Heading3"/>
    <w:link w:val="CitaviBibliographySubheading2Char"/>
    <w:uiPriority w:val="99"/>
    <w:rsid w:val="00815C71"/>
    <w:pPr>
      <w:outlineLvl w:val="9"/>
    </w:pPr>
    <w:rPr>
      <w:rFonts w:eastAsia="Calibri"/>
    </w:rPr>
  </w:style>
  <w:style w:type="character" w:customStyle="1" w:styleId="CitaviBibliographySubheading2Char">
    <w:name w:val="Citavi Bibliography Subheading 2 Char"/>
    <w:basedOn w:val="02FlietextChar"/>
    <w:link w:val="CitaviBibliographySubheading2"/>
    <w:uiPriority w:val="99"/>
    <w:rsid w:val="00815C71"/>
    <w:rPr>
      <w:rFonts w:ascii="Arial" w:eastAsia="Calibri" w:hAnsi="Arial"/>
      <w:color w:val="000000"/>
      <w:sz w:val="24"/>
      <w:szCs w:val="22"/>
      <w:lang w:eastAsia="en-US"/>
    </w:rPr>
  </w:style>
  <w:style w:type="paragraph" w:customStyle="1" w:styleId="CitaviBibliographySubheading3">
    <w:name w:val="Citavi Bibliography Subheading 3"/>
    <w:basedOn w:val="Heading4"/>
    <w:link w:val="CitaviBibliographySubheading3Char"/>
    <w:uiPriority w:val="99"/>
    <w:rsid w:val="00815C71"/>
    <w:pPr>
      <w:outlineLvl w:val="9"/>
    </w:pPr>
    <w:rPr>
      <w:rFonts w:eastAsia="Calibri"/>
      <w:color w:val="000000"/>
    </w:rPr>
  </w:style>
  <w:style w:type="character" w:customStyle="1" w:styleId="CitaviBibliographySubheading3Char">
    <w:name w:val="Citavi Bibliography Subheading 3 Char"/>
    <w:basedOn w:val="02FlietextChar"/>
    <w:link w:val="CitaviBibliographySubheading3"/>
    <w:uiPriority w:val="99"/>
    <w:rsid w:val="00815C71"/>
    <w:rPr>
      <w:rFonts w:ascii="Arial" w:eastAsia="Calibri" w:hAnsi="Arial"/>
      <w:color w:val="000000"/>
      <w:sz w:val="24"/>
      <w:szCs w:val="22"/>
      <w:lang w:eastAsia="en-US"/>
    </w:rPr>
  </w:style>
  <w:style w:type="paragraph" w:customStyle="1" w:styleId="CitaviBibliographySubheading4">
    <w:name w:val="Citavi Bibliography Subheading 4"/>
    <w:basedOn w:val="Heading5"/>
    <w:link w:val="CitaviBibliographySubheading4Char"/>
    <w:uiPriority w:val="99"/>
    <w:rsid w:val="00815C71"/>
    <w:pPr>
      <w:outlineLvl w:val="9"/>
    </w:pPr>
    <w:rPr>
      <w:rFonts w:eastAsia="Calibri"/>
      <w:color w:val="000000"/>
    </w:rPr>
  </w:style>
  <w:style w:type="character" w:customStyle="1" w:styleId="CitaviBibliographySubheading4Char">
    <w:name w:val="Citavi Bibliography Subheading 4 Char"/>
    <w:basedOn w:val="02FlietextChar"/>
    <w:link w:val="CitaviBibliographySubheading4"/>
    <w:uiPriority w:val="99"/>
    <w:rsid w:val="00815C71"/>
    <w:rPr>
      <w:rFonts w:ascii="Arial" w:eastAsia="Calibri" w:hAnsi="Arial"/>
      <w:i/>
      <w:color w:val="000000"/>
      <w:sz w:val="24"/>
      <w:szCs w:val="22"/>
      <w:lang w:eastAsia="en-US"/>
    </w:rPr>
  </w:style>
  <w:style w:type="paragraph" w:customStyle="1" w:styleId="CitaviBibliographySubheading5">
    <w:name w:val="Citavi Bibliography Subheading 5"/>
    <w:basedOn w:val="Heading6"/>
    <w:link w:val="CitaviBibliographySubheading5Char"/>
    <w:uiPriority w:val="99"/>
    <w:rsid w:val="00815C71"/>
    <w:pPr>
      <w:outlineLvl w:val="9"/>
    </w:pPr>
    <w:rPr>
      <w:rFonts w:eastAsia="Calibri"/>
      <w:color w:val="000000"/>
    </w:rPr>
  </w:style>
  <w:style w:type="character" w:customStyle="1" w:styleId="CitaviBibliographySubheading5Char">
    <w:name w:val="Citavi Bibliography Subheading 5 Char"/>
    <w:basedOn w:val="02FlietextChar"/>
    <w:link w:val="CitaviBibliographySubheading5"/>
    <w:uiPriority w:val="99"/>
    <w:rsid w:val="00815C71"/>
    <w:rPr>
      <w:rFonts w:ascii="Arial" w:eastAsia="Calibri" w:hAnsi="Arial"/>
      <w:i/>
      <w:iCs/>
      <w:color w:val="000000"/>
      <w:sz w:val="24"/>
      <w:szCs w:val="22"/>
      <w:lang w:eastAsia="en-US"/>
    </w:rPr>
  </w:style>
  <w:style w:type="paragraph" w:customStyle="1" w:styleId="CitaviBibliographySubheading6">
    <w:name w:val="Citavi Bibliography Subheading 6"/>
    <w:basedOn w:val="Heading7"/>
    <w:link w:val="CitaviBibliographySubheading6Char"/>
    <w:uiPriority w:val="99"/>
    <w:rsid w:val="00815C71"/>
    <w:pPr>
      <w:outlineLvl w:val="9"/>
    </w:pPr>
    <w:rPr>
      <w:rFonts w:eastAsia="Calibri"/>
      <w:color w:val="000000"/>
    </w:rPr>
  </w:style>
  <w:style w:type="character" w:customStyle="1" w:styleId="CitaviBibliographySubheading6Char">
    <w:name w:val="Citavi Bibliography Subheading 6 Char"/>
    <w:basedOn w:val="02FlietextChar"/>
    <w:link w:val="CitaviBibliographySubheading6"/>
    <w:uiPriority w:val="99"/>
    <w:rsid w:val="00815C71"/>
    <w:rPr>
      <w:rFonts w:ascii="Arial" w:eastAsia="Calibri" w:hAnsi="Arial"/>
      <w:i/>
      <w:iCs/>
      <w:color w:val="000000"/>
      <w:sz w:val="24"/>
      <w:szCs w:val="22"/>
      <w:lang w:eastAsia="en-US"/>
    </w:rPr>
  </w:style>
  <w:style w:type="paragraph" w:customStyle="1" w:styleId="CitaviBibliographySubheading7">
    <w:name w:val="Citavi Bibliography Subheading 7"/>
    <w:basedOn w:val="Heading8"/>
    <w:link w:val="CitaviBibliographySubheading7Char"/>
    <w:uiPriority w:val="99"/>
    <w:rsid w:val="00815C71"/>
    <w:pPr>
      <w:outlineLvl w:val="9"/>
    </w:pPr>
    <w:rPr>
      <w:rFonts w:eastAsia="Calibri"/>
      <w:color w:val="000000"/>
    </w:rPr>
  </w:style>
  <w:style w:type="character" w:customStyle="1" w:styleId="CitaviBibliographySubheading7Char">
    <w:name w:val="Citavi Bibliography Subheading 7 Char"/>
    <w:basedOn w:val="02FlietextChar"/>
    <w:link w:val="CitaviBibliographySubheading7"/>
    <w:uiPriority w:val="99"/>
    <w:rsid w:val="00815C71"/>
    <w:rPr>
      <w:rFonts w:ascii="Arial" w:eastAsia="Calibri" w:hAnsi="Arial"/>
      <w:i/>
      <w:iCs/>
      <w:color w:val="000000"/>
      <w:sz w:val="24"/>
      <w:szCs w:val="24"/>
      <w:lang w:eastAsia="en-US"/>
    </w:rPr>
  </w:style>
  <w:style w:type="paragraph" w:customStyle="1" w:styleId="CitaviBibliographySubheading8">
    <w:name w:val="Citavi Bibliography Subheading 8"/>
    <w:basedOn w:val="Heading9"/>
    <w:link w:val="CitaviBibliographySubheading8Char"/>
    <w:uiPriority w:val="99"/>
    <w:rsid w:val="00815C71"/>
    <w:pPr>
      <w:outlineLvl w:val="9"/>
    </w:pPr>
    <w:rPr>
      <w:rFonts w:eastAsia="Calibri"/>
      <w:color w:val="000000"/>
    </w:rPr>
  </w:style>
  <w:style w:type="character" w:customStyle="1" w:styleId="CitaviBibliographySubheading8Char">
    <w:name w:val="Citavi Bibliography Subheading 8 Char"/>
    <w:basedOn w:val="02FlietextChar"/>
    <w:link w:val="CitaviBibliographySubheading8"/>
    <w:uiPriority w:val="99"/>
    <w:rsid w:val="00815C71"/>
    <w:rPr>
      <w:rFonts w:ascii="Arial" w:eastAsia="Calibri" w:hAnsi="Arial"/>
      <w:i/>
      <w:iCs/>
      <w:color w:val="000000"/>
      <w:sz w:val="24"/>
      <w:szCs w:val="24"/>
      <w:lang w:eastAsia="en-US"/>
    </w:rPr>
  </w:style>
  <w:style w:type="paragraph" w:customStyle="1" w:styleId="Heading1noReference">
    <w:name w:val="Heading1_noReference"/>
    <w:basedOn w:val="Heading1"/>
    <w:qFormat/>
    <w:rsid w:val="00BA2643"/>
  </w:style>
  <w:style w:type="character" w:customStyle="1" w:styleId="markedcontent">
    <w:name w:val="markedcontent"/>
    <w:basedOn w:val="DefaultParagraphFont"/>
    <w:rsid w:val="00146B30"/>
  </w:style>
  <w:style w:type="character" w:styleId="CommentReference">
    <w:name w:val="annotation reference"/>
    <w:basedOn w:val="DefaultParagraphFont"/>
    <w:uiPriority w:val="99"/>
    <w:semiHidden/>
    <w:unhideWhenUsed/>
    <w:rsid w:val="00A436CA"/>
    <w:rPr>
      <w:sz w:val="16"/>
      <w:szCs w:val="16"/>
    </w:rPr>
  </w:style>
  <w:style w:type="paragraph" w:styleId="CommentText">
    <w:name w:val="annotation text"/>
    <w:basedOn w:val="Normal"/>
    <w:link w:val="CommentTextChar"/>
    <w:uiPriority w:val="99"/>
    <w:unhideWhenUsed/>
    <w:rsid w:val="00A436CA"/>
    <w:rPr>
      <w:sz w:val="20"/>
      <w:szCs w:val="20"/>
    </w:rPr>
  </w:style>
  <w:style w:type="character" w:customStyle="1" w:styleId="CommentTextChar">
    <w:name w:val="Comment Text Char"/>
    <w:basedOn w:val="DefaultParagraphFont"/>
    <w:link w:val="CommentText"/>
    <w:uiPriority w:val="99"/>
    <w:rsid w:val="00A436CA"/>
    <w:rPr>
      <w:rFonts w:eastAsia="Calibri"/>
      <w:color w:val="000000"/>
      <w:lang w:eastAsia="en-US"/>
    </w:rPr>
  </w:style>
  <w:style w:type="paragraph" w:styleId="CommentSubject">
    <w:name w:val="annotation subject"/>
    <w:basedOn w:val="CommentText"/>
    <w:next w:val="CommentText"/>
    <w:link w:val="CommentSubjectChar"/>
    <w:uiPriority w:val="99"/>
    <w:semiHidden/>
    <w:unhideWhenUsed/>
    <w:rsid w:val="00A436CA"/>
    <w:rPr>
      <w:b/>
      <w:bCs/>
    </w:rPr>
  </w:style>
  <w:style w:type="character" w:customStyle="1" w:styleId="CommentSubjectChar">
    <w:name w:val="Comment Subject Char"/>
    <w:basedOn w:val="CommentTextChar"/>
    <w:link w:val="CommentSubject"/>
    <w:uiPriority w:val="99"/>
    <w:semiHidden/>
    <w:rsid w:val="00A436CA"/>
    <w:rPr>
      <w:rFonts w:eastAsia="Calibri"/>
      <w:b/>
      <w:b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67332">
      <w:bodyDiv w:val="1"/>
      <w:marLeft w:val="0"/>
      <w:marRight w:val="0"/>
      <w:marTop w:val="0"/>
      <w:marBottom w:val="0"/>
      <w:divBdr>
        <w:top w:val="none" w:sz="0" w:space="0" w:color="auto"/>
        <w:left w:val="none" w:sz="0" w:space="0" w:color="auto"/>
        <w:bottom w:val="none" w:sz="0" w:space="0" w:color="auto"/>
        <w:right w:val="none" w:sz="0" w:space="0" w:color="auto"/>
      </w:divBdr>
    </w:div>
    <w:div w:id="75176579">
      <w:bodyDiv w:val="1"/>
      <w:marLeft w:val="0"/>
      <w:marRight w:val="0"/>
      <w:marTop w:val="0"/>
      <w:marBottom w:val="0"/>
      <w:divBdr>
        <w:top w:val="none" w:sz="0" w:space="0" w:color="auto"/>
        <w:left w:val="none" w:sz="0" w:space="0" w:color="auto"/>
        <w:bottom w:val="none" w:sz="0" w:space="0" w:color="auto"/>
        <w:right w:val="none" w:sz="0" w:space="0" w:color="auto"/>
      </w:divBdr>
    </w:div>
    <w:div w:id="158734257">
      <w:bodyDiv w:val="1"/>
      <w:marLeft w:val="0"/>
      <w:marRight w:val="0"/>
      <w:marTop w:val="0"/>
      <w:marBottom w:val="0"/>
      <w:divBdr>
        <w:top w:val="none" w:sz="0" w:space="0" w:color="auto"/>
        <w:left w:val="none" w:sz="0" w:space="0" w:color="auto"/>
        <w:bottom w:val="none" w:sz="0" w:space="0" w:color="auto"/>
        <w:right w:val="none" w:sz="0" w:space="0" w:color="auto"/>
      </w:divBdr>
    </w:div>
    <w:div w:id="170221130">
      <w:bodyDiv w:val="1"/>
      <w:marLeft w:val="0"/>
      <w:marRight w:val="0"/>
      <w:marTop w:val="0"/>
      <w:marBottom w:val="0"/>
      <w:divBdr>
        <w:top w:val="none" w:sz="0" w:space="0" w:color="auto"/>
        <w:left w:val="none" w:sz="0" w:space="0" w:color="auto"/>
        <w:bottom w:val="none" w:sz="0" w:space="0" w:color="auto"/>
        <w:right w:val="none" w:sz="0" w:space="0" w:color="auto"/>
      </w:divBdr>
      <w:divsChild>
        <w:div w:id="569074512">
          <w:marLeft w:val="0"/>
          <w:marRight w:val="0"/>
          <w:marTop w:val="0"/>
          <w:marBottom w:val="0"/>
          <w:divBdr>
            <w:top w:val="none" w:sz="0" w:space="0" w:color="auto"/>
            <w:left w:val="none" w:sz="0" w:space="0" w:color="auto"/>
            <w:bottom w:val="none" w:sz="0" w:space="0" w:color="auto"/>
            <w:right w:val="none" w:sz="0" w:space="0" w:color="auto"/>
          </w:divBdr>
        </w:div>
      </w:divsChild>
    </w:div>
    <w:div w:id="175657527">
      <w:bodyDiv w:val="1"/>
      <w:marLeft w:val="0"/>
      <w:marRight w:val="0"/>
      <w:marTop w:val="0"/>
      <w:marBottom w:val="0"/>
      <w:divBdr>
        <w:top w:val="none" w:sz="0" w:space="0" w:color="auto"/>
        <w:left w:val="none" w:sz="0" w:space="0" w:color="auto"/>
        <w:bottom w:val="none" w:sz="0" w:space="0" w:color="auto"/>
        <w:right w:val="none" w:sz="0" w:space="0" w:color="auto"/>
      </w:divBdr>
    </w:div>
    <w:div w:id="206183284">
      <w:bodyDiv w:val="1"/>
      <w:marLeft w:val="0"/>
      <w:marRight w:val="0"/>
      <w:marTop w:val="0"/>
      <w:marBottom w:val="0"/>
      <w:divBdr>
        <w:top w:val="none" w:sz="0" w:space="0" w:color="auto"/>
        <w:left w:val="none" w:sz="0" w:space="0" w:color="auto"/>
        <w:bottom w:val="none" w:sz="0" w:space="0" w:color="auto"/>
        <w:right w:val="none" w:sz="0" w:space="0" w:color="auto"/>
      </w:divBdr>
    </w:div>
    <w:div w:id="1268580726">
      <w:bodyDiv w:val="1"/>
      <w:marLeft w:val="0"/>
      <w:marRight w:val="0"/>
      <w:marTop w:val="0"/>
      <w:marBottom w:val="0"/>
      <w:divBdr>
        <w:top w:val="none" w:sz="0" w:space="0" w:color="auto"/>
        <w:left w:val="none" w:sz="0" w:space="0" w:color="auto"/>
        <w:bottom w:val="none" w:sz="0" w:space="0" w:color="auto"/>
        <w:right w:val="none" w:sz="0" w:space="0" w:color="auto"/>
      </w:divBdr>
    </w:div>
    <w:div w:id="1337223701">
      <w:bodyDiv w:val="1"/>
      <w:marLeft w:val="0"/>
      <w:marRight w:val="0"/>
      <w:marTop w:val="0"/>
      <w:marBottom w:val="0"/>
      <w:divBdr>
        <w:top w:val="none" w:sz="0" w:space="0" w:color="auto"/>
        <w:left w:val="none" w:sz="0" w:space="0" w:color="auto"/>
        <w:bottom w:val="none" w:sz="0" w:space="0" w:color="auto"/>
        <w:right w:val="none" w:sz="0" w:space="0" w:color="auto"/>
      </w:divBdr>
      <w:divsChild>
        <w:div w:id="1356224674">
          <w:marLeft w:val="0"/>
          <w:marRight w:val="0"/>
          <w:marTop w:val="0"/>
          <w:marBottom w:val="0"/>
          <w:divBdr>
            <w:top w:val="none" w:sz="0" w:space="0" w:color="auto"/>
            <w:left w:val="none" w:sz="0" w:space="0" w:color="auto"/>
            <w:bottom w:val="none" w:sz="0" w:space="0" w:color="auto"/>
            <w:right w:val="none" w:sz="0" w:space="0" w:color="auto"/>
          </w:divBdr>
        </w:div>
      </w:divsChild>
    </w:div>
    <w:div w:id="1405763816">
      <w:bodyDiv w:val="1"/>
      <w:marLeft w:val="0"/>
      <w:marRight w:val="0"/>
      <w:marTop w:val="0"/>
      <w:marBottom w:val="0"/>
      <w:divBdr>
        <w:top w:val="none" w:sz="0" w:space="0" w:color="auto"/>
        <w:left w:val="none" w:sz="0" w:space="0" w:color="auto"/>
        <w:bottom w:val="none" w:sz="0" w:space="0" w:color="auto"/>
        <w:right w:val="none" w:sz="0" w:space="0" w:color="auto"/>
      </w:divBdr>
    </w:div>
    <w:div w:id="1426920705">
      <w:bodyDiv w:val="1"/>
      <w:marLeft w:val="0"/>
      <w:marRight w:val="0"/>
      <w:marTop w:val="0"/>
      <w:marBottom w:val="0"/>
      <w:divBdr>
        <w:top w:val="none" w:sz="0" w:space="0" w:color="auto"/>
        <w:left w:val="none" w:sz="0" w:space="0" w:color="auto"/>
        <w:bottom w:val="none" w:sz="0" w:space="0" w:color="auto"/>
        <w:right w:val="none" w:sz="0" w:space="0" w:color="auto"/>
      </w:divBdr>
    </w:div>
    <w:div w:id="1470122708">
      <w:bodyDiv w:val="1"/>
      <w:marLeft w:val="0"/>
      <w:marRight w:val="0"/>
      <w:marTop w:val="0"/>
      <w:marBottom w:val="0"/>
      <w:divBdr>
        <w:top w:val="none" w:sz="0" w:space="0" w:color="auto"/>
        <w:left w:val="none" w:sz="0" w:space="0" w:color="auto"/>
        <w:bottom w:val="none" w:sz="0" w:space="0" w:color="auto"/>
        <w:right w:val="none" w:sz="0" w:space="0" w:color="auto"/>
      </w:divBdr>
    </w:div>
    <w:div w:id="1534725649">
      <w:bodyDiv w:val="1"/>
      <w:marLeft w:val="0"/>
      <w:marRight w:val="0"/>
      <w:marTop w:val="0"/>
      <w:marBottom w:val="0"/>
      <w:divBdr>
        <w:top w:val="none" w:sz="0" w:space="0" w:color="auto"/>
        <w:left w:val="none" w:sz="0" w:space="0" w:color="auto"/>
        <w:bottom w:val="none" w:sz="0" w:space="0" w:color="auto"/>
        <w:right w:val="none" w:sz="0" w:space="0" w:color="auto"/>
      </w:divBdr>
    </w:div>
    <w:div w:id="1754888150">
      <w:bodyDiv w:val="1"/>
      <w:marLeft w:val="0"/>
      <w:marRight w:val="0"/>
      <w:marTop w:val="0"/>
      <w:marBottom w:val="0"/>
      <w:divBdr>
        <w:top w:val="none" w:sz="0" w:space="0" w:color="auto"/>
        <w:left w:val="none" w:sz="0" w:space="0" w:color="auto"/>
        <w:bottom w:val="none" w:sz="0" w:space="0" w:color="auto"/>
        <w:right w:val="none" w:sz="0" w:space="0" w:color="auto"/>
      </w:divBdr>
    </w:div>
    <w:div w:id="1901791942">
      <w:bodyDiv w:val="1"/>
      <w:marLeft w:val="0"/>
      <w:marRight w:val="0"/>
      <w:marTop w:val="0"/>
      <w:marBottom w:val="0"/>
      <w:divBdr>
        <w:top w:val="none" w:sz="0" w:space="0" w:color="auto"/>
        <w:left w:val="none" w:sz="0" w:space="0" w:color="auto"/>
        <w:bottom w:val="none" w:sz="0" w:space="0" w:color="auto"/>
        <w:right w:val="none" w:sz="0" w:space="0" w:color="auto"/>
      </w:divBdr>
    </w:div>
    <w:div w:id="1932860162">
      <w:bodyDiv w:val="1"/>
      <w:marLeft w:val="0"/>
      <w:marRight w:val="0"/>
      <w:marTop w:val="0"/>
      <w:marBottom w:val="0"/>
      <w:divBdr>
        <w:top w:val="none" w:sz="0" w:space="0" w:color="auto"/>
        <w:left w:val="none" w:sz="0" w:space="0" w:color="auto"/>
        <w:bottom w:val="none" w:sz="0" w:space="0" w:color="auto"/>
        <w:right w:val="none" w:sz="0" w:space="0" w:color="auto"/>
      </w:divBdr>
    </w:div>
    <w:div w:id="2140223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comments" Target="comments.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5"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2.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24" Type="http://schemas.microsoft.com/office/2018/08/relationships/commentsExtensible" Target="commentsExtensible.xml"/><Relationship Id="rId5" Type="http://schemas.openxmlformats.org/officeDocument/2006/relationships/customXml" Target="../customXml/item5.xml"/><Relationship Id="rId15" Type="http://schemas.openxmlformats.org/officeDocument/2006/relationships/footer" Target="footer1.xml"/><Relationship Id="rId23" Type="http://schemas.microsoft.com/office/2016/09/relationships/commentsIds" Target="commentsIds.xml"/><Relationship Id="rId28" Type="http://schemas.openxmlformats.org/officeDocument/2006/relationships/fontTable" Target="fontTable.xml"/><Relationship Id="rId10" Type="http://schemas.openxmlformats.org/officeDocument/2006/relationships/webSettings" Target="webSettings.xml"/><Relationship Id="rId19" Type="http://schemas.openxmlformats.org/officeDocument/2006/relationships/header" Target="header4.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microsoft.com/office/2011/relationships/commentsExtended" Target="commentsExtended.xml"/><Relationship Id="rId27" Type="http://schemas.openxmlformats.org/officeDocument/2006/relationships/header" Target="header5.xml"/><Relationship Id="rId30"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1254ADEC-2253-49C9-A558-806D488ED132}"/>
      </w:docPartPr>
      <w:docPartBody>
        <w:p w:rsidR="006501FC" w:rsidRDefault="00B83F90">
          <w:r w:rsidRPr="005E079A">
            <w:rPr>
              <w:rStyle w:val="PlaceholderText"/>
            </w:rPr>
            <w:t>Click or tap here to enter text.</w:t>
          </w:r>
        </w:p>
      </w:docPartBody>
    </w:docPart>
    <w:docPart>
      <w:docPartPr>
        <w:name w:val="BECDB5AED76B42A2AFCADC075ADCD056"/>
        <w:category>
          <w:name w:val="General"/>
          <w:gallery w:val="placeholder"/>
        </w:category>
        <w:types>
          <w:type w:val="bbPlcHdr"/>
        </w:types>
        <w:behaviors>
          <w:behavior w:val="content"/>
        </w:behaviors>
        <w:guid w:val="{DDA70C7A-4225-429B-82EA-D5B18CC4A070}"/>
      </w:docPartPr>
      <w:docPartBody>
        <w:p w:rsidR="00283BCB" w:rsidRDefault="00CD2212" w:rsidP="00CD2212">
          <w:pPr>
            <w:pStyle w:val="BECDB5AED76B42A2AFCADC075ADCD056"/>
          </w:pPr>
          <w:r w:rsidRPr="005E079A">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3F90"/>
    <w:rsid w:val="00072EFC"/>
    <w:rsid w:val="00095050"/>
    <w:rsid w:val="00283BCB"/>
    <w:rsid w:val="003817A1"/>
    <w:rsid w:val="00483B85"/>
    <w:rsid w:val="00587BC1"/>
    <w:rsid w:val="006501FC"/>
    <w:rsid w:val="00855589"/>
    <w:rsid w:val="00B83F90"/>
    <w:rsid w:val="00CD22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83BCB"/>
    <w:rPr>
      <w:color w:val="808080"/>
    </w:rPr>
  </w:style>
  <w:style w:type="paragraph" w:customStyle="1" w:styleId="BECDB5AED76B42A2AFCADC075ADCD056">
    <w:name w:val="BECDB5AED76B42A2AFCADC075ADCD056"/>
    <w:rsid w:val="00CD221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LongProperties xmlns="http://schemas.microsoft.com/office/2006/metadata/long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C60B7A7BE5014843AA9504953F891769" ma:contentTypeVersion="5" ma:contentTypeDescription="Ein neues Dokument erstellen." ma:contentTypeScope="" ma:versionID="0b3841ce020696cd4b78cfee8b063167">
  <xsd:schema xmlns:xsd="http://www.w3.org/2001/XMLSchema" xmlns:xs="http://www.w3.org/2001/XMLSchema" xmlns:p="http://schemas.microsoft.com/office/2006/metadata/properties" xmlns:ns2="62814ff3-7aa3-44d2-a87f-13a0002dc2ee" xmlns:ns3="0403330f-162b-446d-8c22-22db491b01b4" targetNamespace="http://schemas.microsoft.com/office/2006/metadata/properties" ma:root="true" ma:fieldsID="6e87fd776f91e95c233995b7c6873e53" ns2:_="" ns3:_="">
    <xsd:import namespace="62814ff3-7aa3-44d2-a87f-13a0002dc2ee"/>
    <xsd:import namespace="0403330f-162b-446d-8c22-22db491b01b4"/>
    <xsd:element name="properties">
      <xsd:complexType>
        <xsd:sequence>
          <xsd:element name="documentManagement">
            <xsd:complexType>
              <xsd:all>
                <xsd:element ref="ns2:_dlc_DocId" minOccurs="0"/>
                <xsd:element ref="ns2:_dlc_DocIdUrl" minOccurs="0"/>
                <xsd:element ref="ns2:_dlc_DocIdPersistId"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814ff3-7aa3-44d2-a87f-13a0002dc2ee"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Beständige ID" ma:description="ID beim Hinzufügen beibehalten."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03330f-162b-446d-8c22-22db491b01b4" elementFormDefault="qualified">
    <xsd:import namespace="http://schemas.microsoft.com/office/2006/documentManagement/types"/>
    <xsd:import namespace="http://schemas.microsoft.com/office/infopath/2007/PartnerControls"/>
    <xsd:element name="TaxKeywordTaxHTField" ma:index="12" nillable="true" ma:taxonomy="true" ma:internalName="TaxKeywordTaxHTField" ma:taxonomyFieldName="TaxKeyword" ma:displayName="Unternehmensstichwörter" ma:fieldId="{23f27201-bee3-471e-b2e7-b64fd8b7ca38}" ma:taxonomyMulti="true" ma:sspId="3be04aaa-45e6-46a1-abdd-565b6b94a658" ma:termSetId="00000000-0000-0000-0000-000000000000" ma:anchorId="00000000-0000-0000-0000-000000000000" ma:open="true" ma:isKeyword="true">
      <xsd:complexType>
        <xsd:sequence>
          <xsd:element ref="pc:Terms" minOccurs="0" maxOccurs="1"/>
        </xsd:sequence>
      </xsd:complexType>
    </xsd:element>
    <xsd:element name="TaxCatchAll" ma:index="13" nillable="true" ma:displayName="Taxonomy Catch All Column" ma:description="" ma:hidden="true" ma:list="{09A5CD84-A521-470C-B8FB-EC644E2057BA}" ma:internalName="TaxCatchAll" ma:showField="CatchAllData" ma:web="{54bb9291-babe-4a95-bca9-104844427d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5.xml><?xml version="1.0" encoding="utf-8"?>
<p:properties xmlns:p="http://schemas.microsoft.com/office/2006/metadata/properties" xmlns:xsi="http://www.w3.org/2001/XMLSchema-instance" xmlns:pc="http://schemas.microsoft.com/office/infopath/2007/PartnerControls">
  <documentManagement>
    <TaxCatchAll xmlns="0403330f-162b-446d-8c22-22db491b01b4"/>
    <TaxKeywordTaxHTField xmlns="0403330f-162b-446d-8c22-22db491b01b4">
      <Terms xmlns="http://schemas.microsoft.com/office/infopath/2007/PartnerControls"/>
    </TaxKeywordTaxHTField>
  </documentManagement>
</p:properties>
</file>

<file path=customXml/item6.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0392E22-FB5A-4947-851E-0352A191E9FD}">
  <ds:schemaRefs>
    <ds:schemaRef ds:uri="http://schemas.microsoft.com/office/2006/metadata/longProperties"/>
  </ds:schemaRefs>
</ds:datastoreItem>
</file>

<file path=customXml/itemProps2.xml><?xml version="1.0" encoding="utf-8"?>
<ds:datastoreItem xmlns:ds="http://schemas.openxmlformats.org/officeDocument/2006/customXml" ds:itemID="{CC7484A9-E3FD-4683-8906-CE6ADA041869}">
  <ds:schemaRefs>
    <ds:schemaRef ds:uri="http://schemas.openxmlformats.org/officeDocument/2006/bibliography"/>
  </ds:schemaRefs>
</ds:datastoreItem>
</file>

<file path=customXml/itemProps3.xml><?xml version="1.0" encoding="utf-8"?>
<ds:datastoreItem xmlns:ds="http://schemas.openxmlformats.org/officeDocument/2006/customXml" ds:itemID="{F51C6D21-61C7-4697-9130-2390AB890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814ff3-7aa3-44d2-a87f-13a0002dc2ee"/>
    <ds:schemaRef ds:uri="0403330f-162b-446d-8c22-22db491b0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B1731F-66B9-4E7A-92D9-1F2714D5B8E6}">
  <ds:schemaRefs>
    <ds:schemaRef ds:uri="http://schemas.microsoft.com/sharepoint/events"/>
  </ds:schemaRefs>
</ds:datastoreItem>
</file>

<file path=customXml/itemProps5.xml><?xml version="1.0" encoding="utf-8"?>
<ds:datastoreItem xmlns:ds="http://schemas.openxmlformats.org/officeDocument/2006/customXml" ds:itemID="{7B97B41F-47BF-4C2B-9617-2684019430E9}">
  <ds:schemaRefs>
    <ds:schemaRef ds:uri="http://schemas.microsoft.com/office/2006/metadata/properties"/>
    <ds:schemaRef ds:uri="http://schemas.microsoft.com/office/infopath/2007/PartnerControls"/>
    <ds:schemaRef ds:uri="0403330f-162b-446d-8c22-22db491b01b4"/>
  </ds:schemaRefs>
</ds:datastoreItem>
</file>

<file path=customXml/itemProps6.xml><?xml version="1.0" encoding="utf-8"?>
<ds:datastoreItem xmlns:ds="http://schemas.openxmlformats.org/officeDocument/2006/customXml" ds:itemID="{A13C2D3E-E9CC-4911-A307-74F867E3B61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2032</Words>
  <Characters>68587</Characters>
  <Application>Microsoft Office Word</Application>
  <DocSecurity>0</DocSecurity>
  <Lines>571</Lines>
  <Paragraphs>1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uster für das Titelblatt der Projekt-, Studien- und Bachelorarbeiten</vt:lpstr>
      <vt:lpstr>Muster für das Titelblatt der Projekt-, Studien- und Bachelorarbeiten</vt:lpstr>
    </vt:vector>
  </TitlesOfParts>
  <Company>BA Stuttgart</Company>
  <LinksUpToDate>false</LinksUpToDate>
  <CharactersWithSpaces>80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 für das Titelblatt der Projekt-, Studien- und Bachelorarbeiten</dc:title>
  <dc:subject/>
  <dc:creator>jickeli</dc:creator>
  <cp:keywords/>
  <dc:description/>
  <cp:lastModifiedBy>David Schoenberger</cp:lastModifiedBy>
  <cp:revision>306</cp:revision>
  <cp:lastPrinted>2021-09-09T12:56:00Z</cp:lastPrinted>
  <dcterms:created xsi:type="dcterms:W3CDTF">2021-07-12T12:30:00Z</dcterms:created>
  <dcterms:modified xsi:type="dcterms:W3CDTF">2021-12-2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758693061</vt:i4>
  </property>
  <property fmtid="{D5CDD505-2E9C-101B-9397-08002B2CF9AE}" pid="3" name="_EmailSubject">
    <vt:lpwstr>Richtlinien für Praxisarbeiten usw.</vt:lpwstr>
  </property>
  <property fmtid="{D5CDD505-2E9C-101B-9397-08002B2CF9AE}" pid="4" name="_AuthorEmail">
    <vt:lpwstr>jickeli@ba-stuttgart.de</vt:lpwstr>
  </property>
  <property fmtid="{D5CDD505-2E9C-101B-9397-08002B2CF9AE}" pid="5" name="_AuthorEmailDisplayName">
    <vt:lpwstr>Prof. Dr. Ing. Alexander Jickeli</vt:lpwstr>
  </property>
  <property fmtid="{D5CDD505-2E9C-101B-9397-08002B2CF9AE}" pid="6" name="_ReviewingToolsShownOnce">
    <vt:lpwstr/>
  </property>
  <property fmtid="{D5CDD505-2E9C-101B-9397-08002B2CF9AE}" pid="7" name="_dlc_DocId">
    <vt:lpwstr>DHBWFKT-18-44</vt:lpwstr>
  </property>
  <property fmtid="{D5CDD505-2E9C-101B-9397-08002B2CF9AE}" pid="8" name="_dlc_DocIdItemGuid">
    <vt:lpwstr>05c74aeb-b5b8-4627-9fb0-f5380eefda2e</vt:lpwstr>
  </property>
  <property fmtid="{D5CDD505-2E9C-101B-9397-08002B2CF9AE}" pid="9" name="_dlc_DocIdUrl">
    <vt:lpwstr>https://portal.dhbw.de/ws/fkt/_layouts/DocIdRedir.aspx?ID=DHBWFKT-18-44, DHBWFKT-18-44</vt:lpwstr>
  </property>
  <property fmtid="{D5CDD505-2E9C-101B-9397-08002B2CF9AE}" pid="10" name="TaxKeyword">
    <vt:lpwstr/>
  </property>
  <property fmtid="{D5CDD505-2E9C-101B-9397-08002B2CF9AE}" pid="11" name="CitaviDocumentProperty_0">
    <vt:lpwstr>0bcb7f71-a2b5-4563-ac06-4c9fa4c95d13</vt:lpwstr>
  </property>
  <property fmtid="{D5CDD505-2E9C-101B-9397-08002B2CF9AE}" pid="12" name="CitaviDocumentProperty_6">
    <vt:lpwstr>True</vt:lpwstr>
  </property>
  <property fmtid="{D5CDD505-2E9C-101B-9397-08002B2CF9AE}" pid="13" name="CitaviDocumentProperty_8">
    <vt:lpwstr>F:\Projects\studienarbeit\literatur_citavi\studienarbeitVisualAnalytics.ctv6</vt:lpwstr>
  </property>
  <property fmtid="{D5CDD505-2E9C-101B-9397-08002B2CF9AE}" pid="14" name="CitaviDocumentProperty_7">
    <vt:lpwstr>studienarbeitVisualAnalytics</vt:lpwstr>
  </property>
  <property fmtid="{D5CDD505-2E9C-101B-9397-08002B2CF9AE}" pid="15" name="CitaviDocumentProperty_1">
    <vt:lpwstr>6.7.0.0</vt:lpwstr>
  </property>
</Properties>
</file>